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B99585" w14:textId="77777777" w:rsidR="00B85909" w:rsidRPr="005946B4" w:rsidRDefault="00B85909" w:rsidP="00B85909">
      <w:pPr>
        <w:pStyle w:val="BATitle"/>
      </w:pPr>
      <w:proofErr w:type="spellStart"/>
      <w:r w:rsidRPr="005946B4">
        <w:t>Dihydrolevoglucosenone</w:t>
      </w:r>
      <w:proofErr w:type="spellEnd"/>
      <w:r w:rsidRPr="005946B4">
        <w:t xml:space="preserve"> (Cyrene) as a green alternative to </w:t>
      </w:r>
      <w:proofErr w:type="gramStart"/>
      <w:r w:rsidRPr="005946B4">
        <w:rPr>
          <w:i/>
        </w:rPr>
        <w:t>N,N</w:t>
      </w:r>
      <w:proofErr w:type="gramEnd"/>
      <w:r w:rsidRPr="005946B4">
        <w:t>-</w:t>
      </w:r>
      <w:proofErr w:type="spellStart"/>
      <w:r w:rsidRPr="005946B4">
        <w:t>dimethylformamide</w:t>
      </w:r>
      <w:proofErr w:type="spellEnd"/>
      <w:r w:rsidRPr="005946B4">
        <w:t>(DMF) in MOF synthesis</w:t>
      </w:r>
    </w:p>
    <w:p w14:paraId="51A9C50A" w14:textId="77777777" w:rsidR="00A66EDD" w:rsidRPr="005946B4" w:rsidRDefault="00B85909" w:rsidP="000E75E3">
      <w:pPr>
        <w:pStyle w:val="BBAuthorName"/>
      </w:pPr>
      <w:r w:rsidRPr="005946B4">
        <w:t>Jinfeng Zhang</w:t>
      </w:r>
      <w:r w:rsidRPr="005946B4">
        <w:rPr>
          <w:vertAlign w:val="superscript"/>
        </w:rPr>
        <w:t>†</w:t>
      </w:r>
      <w:r w:rsidRPr="005946B4">
        <w:t>, Gabrielle B. White</w:t>
      </w:r>
      <w:r w:rsidRPr="005946B4">
        <w:rPr>
          <w:vertAlign w:val="superscript"/>
        </w:rPr>
        <w:t>†</w:t>
      </w:r>
      <w:r w:rsidRPr="005946B4">
        <w:t>, Michaela D. Ryan</w:t>
      </w:r>
      <w:r w:rsidRPr="005946B4">
        <w:rPr>
          <w:vertAlign w:val="superscript"/>
        </w:rPr>
        <w:t>†</w:t>
      </w:r>
      <w:r w:rsidRPr="005946B4">
        <w:t>, Andrew J. Hunt</w:t>
      </w:r>
      <w:r w:rsidRPr="005946B4">
        <w:rPr>
          <w:vertAlign w:val="superscript"/>
        </w:rPr>
        <w:t>‡</w:t>
      </w:r>
      <w:r w:rsidRPr="005946B4">
        <w:t>, and Michael J. Katz</w:t>
      </w:r>
      <w:proofErr w:type="gramStart"/>
      <w:r w:rsidRPr="005946B4">
        <w:t>*</w:t>
      </w:r>
      <w:r w:rsidRPr="005946B4">
        <w:rPr>
          <w:vertAlign w:val="superscript"/>
        </w:rPr>
        <w:t>,†</w:t>
      </w:r>
      <w:proofErr w:type="gramEnd"/>
      <w:r w:rsidRPr="005946B4">
        <w:t xml:space="preserve">  </w:t>
      </w:r>
    </w:p>
    <w:p w14:paraId="78F8F389" w14:textId="7458536D" w:rsidR="00B85909" w:rsidRPr="005946B4" w:rsidRDefault="00B85909" w:rsidP="00B85909">
      <w:pPr>
        <w:pStyle w:val="BCAuthorAddress"/>
      </w:pPr>
      <w:r w:rsidRPr="005946B4">
        <w:rPr>
          <w:vertAlign w:val="superscript"/>
        </w:rPr>
        <w:t>†</w:t>
      </w:r>
      <w:r w:rsidRPr="005946B4">
        <w:t xml:space="preserve">Department of Chemistry, Memorial University of Newfoundland, </w:t>
      </w:r>
      <w:r w:rsidR="00B74DD6" w:rsidRPr="005946B4">
        <w:t xml:space="preserve">230 Elizabeth Avenue, </w:t>
      </w:r>
      <w:r w:rsidRPr="005946B4">
        <w:t xml:space="preserve">St. John's, Newfoundland and Labrador, Canada. </w:t>
      </w:r>
    </w:p>
    <w:p w14:paraId="01A3C5FC" w14:textId="76ADA706" w:rsidR="00A66EDD" w:rsidRPr="005946B4" w:rsidRDefault="00B85909" w:rsidP="00B85909">
      <w:pPr>
        <w:pStyle w:val="BCAuthorAddress"/>
      </w:pPr>
      <w:r w:rsidRPr="005946B4">
        <w:rPr>
          <w:vertAlign w:val="superscript"/>
        </w:rPr>
        <w:t>‡</w:t>
      </w:r>
      <w:r w:rsidRPr="005946B4">
        <w:t xml:space="preserve">Green Chemistry Centre of Excellence, Department of Chemistry, University of York, </w:t>
      </w:r>
      <w:proofErr w:type="spellStart"/>
      <w:r w:rsidR="00593FF1" w:rsidRPr="005946B4">
        <w:t>Heslington</w:t>
      </w:r>
      <w:proofErr w:type="spellEnd"/>
      <w:r w:rsidR="00593FF1" w:rsidRPr="005946B4">
        <w:t xml:space="preserve">, York, </w:t>
      </w:r>
      <w:r w:rsidRPr="005946B4">
        <w:t>YO</w:t>
      </w:r>
      <w:r w:rsidRPr="005946B4">
        <w:rPr>
          <w:rFonts w:ascii="Times New Roman" w:hAnsi="Times New Roman"/>
        </w:rPr>
        <w:t>10 5</w:t>
      </w:r>
      <w:r w:rsidRPr="005946B4">
        <w:t>DD, UK.</w:t>
      </w:r>
    </w:p>
    <w:p w14:paraId="02EF07BA" w14:textId="273615B0" w:rsidR="001216C9" w:rsidRPr="005946B4" w:rsidRDefault="003651D6" w:rsidP="001216C9">
      <w:pPr>
        <w:pStyle w:val="BGKeywords"/>
      </w:pPr>
      <w:r w:rsidRPr="005946B4">
        <w:t>* mkatz@mun.ca</w:t>
      </w:r>
    </w:p>
    <w:p w14:paraId="2708205F" w14:textId="77777777" w:rsidR="00A66EDD" w:rsidRPr="005946B4" w:rsidRDefault="001216C9" w:rsidP="001216C9">
      <w:pPr>
        <w:pStyle w:val="BGKeywords"/>
        <w:sectPr w:rsidR="00A66EDD" w:rsidRPr="005946B4" w:rsidSect="00984F9E">
          <w:footerReference w:type="even" r:id="rId8"/>
          <w:footerReference w:type="default" r:id="rId9"/>
          <w:type w:val="continuous"/>
          <w:pgSz w:w="12240" w:h="15840" w:code="1"/>
          <w:pgMar w:top="720" w:right="1094" w:bottom="720" w:left="1094" w:header="720" w:footer="720" w:gutter="0"/>
          <w:cols w:space="720"/>
          <w:titlePg/>
        </w:sectPr>
      </w:pPr>
      <w:r w:rsidRPr="005946B4">
        <w:t>Supporting Information Placeholder</w:t>
      </w:r>
    </w:p>
    <w:p w14:paraId="7DCEAB85" w14:textId="7EAEE675" w:rsidR="00DF7DED" w:rsidRPr="005946B4" w:rsidRDefault="00552A07" w:rsidP="004B1207">
      <w:pPr>
        <w:pStyle w:val="BDAbstract"/>
        <w:rPr>
          <w:i/>
        </w:rPr>
      </w:pPr>
      <w:r w:rsidRPr="005946B4">
        <w:rPr>
          <w:rStyle w:val="BDAbstractTitleChar"/>
        </w:rPr>
        <w:t>ABSTRACT</w:t>
      </w:r>
      <w:r w:rsidR="006532A9" w:rsidRPr="005946B4">
        <w:rPr>
          <w:rStyle w:val="BDAbstractTitleChar"/>
        </w:rPr>
        <w:t>:</w:t>
      </w:r>
      <w:r w:rsidR="00B85909" w:rsidRPr="005946B4">
        <w:t xml:space="preserve"> Cyrene, a green </w:t>
      </w:r>
      <w:proofErr w:type="spellStart"/>
      <w:r w:rsidR="00B85909" w:rsidRPr="005946B4">
        <w:t>bioderived</w:t>
      </w:r>
      <w:proofErr w:type="spellEnd"/>
      <w:r w:rsidR="00B85909" w:rsidRPr="005946B4">
        <w:t xml:space="preserve"> solvent from waste cellulose, was applied into the synthesis of </w:t>
      </w:r>
      <w:r w:rsidR="003440B6" w:rsidRPr="005946B4">
        <w:t>m</w:t>
      </w:r>
      <w:r w:rsidR="00B85909" w:rsidRPr="005946B4">
        <w:t>etal-</w:t>
      </w:r>
      <w:r w:rsidR="003440B6" w:rsidRPr="005946B4">
        <w:t>o</w:t>
      </w:r>
      <w:r w:rsidR="00B85909" w:rsidRPr="005946B4">
        <w:t xml:space="preserve">rganic frameworks (MOFs). </w:t>
      </w:r>
      <w:r w:rsidR="004B1207" w:rsidRPr="005946B4">
        <w:t>The MOF</w:t>
      </w:r>
      <w:r w:rsidR="00B85909" w:rsidRPr="005946B4">
        <w:t>, HKUST-1</w:t>
      </w:r>
      <w:r w:rsidR="004B1207" w:rsidRPr="005946B4">
        <w:t>,</w:t>
      </w:r>
      <w:r w:rsidR="00B85909" w:rsidRPr="005946B4">
        <w:t xml:space="preserve"> </w:t>
      </w:r>
      <w:r w:rsidR="004B1207" w:rsidRPr="005946B4">
        <w:t>exhibit</w:t>
      </w:r>
      <w:r w:rsidR="00B85909" w:rsidRPr="005946B4">
        <w:t xml:space="preserve">ed an even better </w:t>
      </w:r>
      <w:proofErr w:type="spellStart"/>
      <w:r w:rsidR="00B85909" w:rsidRPr="005946B4">
        <w:t>Brunauer</w:t>
      </w:r>
      <w:proofErr w:type="spellEnd"/>
      <w:r w:rsidR="00B85909" w:rsidRPr="005946B4">
        <w:t xml:space="preserve">–Emmett–Teller surface area than HKUST-1 synthesized with DMF. Four additional archetypal MOFs were also synthesized to verify the universal application of Cyrene in MOF manufacture. However, the BET surface areas were lower than DMF-made MOFs. It was observed that an aldol-condensation product of two Cyrene molecules in addition to Cyrene trapped within the pores are responsible for the lower-than expected surface area.  The use of Cyrene has led to a series of design principles that eliminate the need for problematic solvents such as DMF and can be applied to the synthesis of a wide range of MOFs.             </w:t>
      </w:r>
      <w:r w:rsidR="004B1207" w:rsidRPr="005946B4">
        <w:t xml:space="preserve">                 </w:t>
      </w:r>
      <w:r w:rsidR="00B85909" w:rsidRPr="005946B4">
        <w:rPr>
          <w:rStyle w:val="BDAbstractTitleChar"/>
        </w:rPr>
        <w:t>Keywords</w:t>
      </w:r>
      <w:r w:rsidR="00B85909" w:rsidRPr="005946B4">
        <w:t xml:space="preserve">: </w:t>
      </w:r>
      <w:r w:rsidR="00DF7DED" w:rsidRPr="005946B4">
        <w:rPr>
          <w:i/>
        </w:rPr>
        <w:t xml:space="preserve">green chemistry, </w:t>
      </w:r>
      <w:r w:rsidR="000650DC" w:rsidRPr="005946B4">
        <w:rPr>
          <w:i/>
        </w:rPr>
        <w:t>m</w:t>
      </w:r>
      <w:r w:rsidR="00DF7DED" w:rsidRPr="005946B4">
        <w:rPr>
          <w:i/>
        </w:rPr>
        <w:t>etal-</w:t>
      </w:r>
      <w:r w:rsidR="000650DC" w:rsidRPr="005946B4">
        <w:rPr>
          <w:i/>
        </w:rPr>
        <w:t>o</w:t>
      </w:r>
      <w:r w:rsidR="00DF7DED" w:rsidRPr="005946B4">
        <w:rPr>
          <w:i/>
        </w:rPr>
        <w:t xml:space="preserve">rganic </w:t>
      </w:r>
      <w:r w:rsidR="000650DC" w:rsidRPr="005946B4">
        <w:rPr>
          <w:i/>
        </w:rPr>
        <w:t>f</w:t>
      </w:r>
      <w:r w:rsidR="00DF7DED" w:rsidRPr="005946B4">
        <w:rPr>
          <w:i/>
        </w:rPr>
        <w:t xml:space="preserve">rameworks, alternative </w:t>
      </w:r>
      <w:r w:rsidR="00312185" w:rsidRPr="005946B4">
        <w:rPr>
          <w:i/>
        </w:rPr>
        <w:t>solvents, industrial green synthesis.</w:t>
      </w:r>
    </w:p>
    <w:p w14:paraId="7C96F80C" w14:textId="77777777" w:rsidR="00312185" w:rsidRPr="005946B4" w:rsidRDefault="00312185" w:rsidP="008E49DE">
      <w:pPr>
        <w:pStyle w:val="TAMainText"/>
        <w:sectPr w:rsidR="00312185" w:rsidRPr="005946B4" w:rsidSect="004E35E0">
          <w:type w:val="continuous"/>
          <w:pgSz w:w="12240" w:h="15840"/>
          <w:pgMar w:top="720" w:right="1094" w:bottom="720" w:left="1094" w:header="720" w:footer="720" w:gutter="0"/>
          <w:cols w:space="461"/>
        </w:sectPr>
      </w:pPr>
    </w:p>
    <w:p w14:paraId="46B6EE27" w14:textId="77777777" w:rsidR="00005104" w:rsidRPr="005946B4" w:rsidRDefault="00005104" w:rsidP="001216C9">
      <w:pPr>
        <w:pStyle w:val="TESupportingInfoTitle"/>
      </w:pPr>
      <w:r w:rsidRPr="005946B4">
        <w:t>Introduction</w:t>
      </w:r>
    </w:p>
    <w:p w14:paraId="72DB2981" w14:textId="77777777" w:rsidR="001216C9" w:rsidRPr="005946B4" w:rsidRDefault="001216C9" w:rsidP="00D36AA5">
      <w:pPr>
        <w:pStyle w:val="TAMainText"/>
        <w:ind w:firstLine="0"/>
      </w:pPr>
      <w:r w:rsidRPr="005946B4">
        <w:t>Metal-organic frameworks (MOFs)</w:t>
      </w:r>
      <w:r w:rsidR="00715C74" w:rsidRPr="005946B4">
        <w:fldChar w:fldCharType="begin">
          <w:fldData xml:space="preserve">PEVuZE5vdGU+PENpdGU+PEF1dGhvcj5aaG91PC9BdXRob3I+PFllYXI+MjAxMjwvWWVhcj48UmVj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</w:fldData>
        </w:fldChar>
      </w:r>
      <w:r w:rsidR="009C7FAD" w:rsidRPr="005946B4">
        <w:instrText xml:space="preserve"> ADDIN EN.CITE </w:instrText>
      </w:r>
      <w:r w:rsidR="009C7FAD" w:rsidRPr="005946B4">
        <w:fldChar w:fldCharType="begin">
          <w:fldData xml:space="preserve">PEVuZE5vdGU+PENpdGU+PEF1dGhvcj5aaG91PC9BdXRob3I+PFllYXI+MjAxMjwvWWVhcj48UmVj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</w:fldData>
        </w:fldChar>
      </w:r>
      <w:r w:rsidR="009C7FAD" w:rsidRPr="005946B4">
        <w:instrText xml:space="preserve"> ADDIN EN.CITE.DATA </w:instrText>
      </w:r>
      <w:r w:rsidR="009C7FAD" w:rsidRPr="005946B4">
        <w:fldChar w:fldCharType="end"/>
      </w:r>
      <w:r w:rsidR="00715C74" w:rsidRPr="005946B4">
        <w:fldChar w:fldCharType="separate"/>
      </w:r>
      <w:r w:rsidR="009C7FAD" w:rsidRPr="005946B4">
        <w:rPr>
          <w:noProof/>
          <w:vertAlign w:val="superscript"/>
        </w:rPr>
        <w:t>1-2</w:t>
      </w:r>
      <w:r w:rsidR="00715C74" w:rsidRPr="005946B4">
        <w:fldChar w:fldCharType="end"/>
      </w:r>
      <w:r w:rsidR="00715C74" w:rsidRPr="005946B4">
        <w:t xml:space="preserve"> </w:t>
      </w:r>
      <w:r w:rsidRPr="005946B4">
        <w:t>are a series of porous materials made of well-organized inorganic metal nodes linked via organic ligands (linkers).  MOFs have gained particular attention due to their applications in gas adsorption and separation,</w:t>
      </w:r>
      <w:r w:rsidR="00715C74" w:rsidRPr="005946B4">
        <w:fldChar w:fldCharType="begin">
          <w:fldData xml:space="preserve">PEVuZE5vdGU+PENpdGU+PEF1dGhvcj5WYW4gZGUgVm9vcmRlPC9BdXRob3I+PFllYXI+MjAxNDwv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MTQ3Ny0xNTA0PC9wYWdlcz48dm9sdW1lPjM4PC92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==
</w:fldData>
        </w:fldChar>
      </w:r>
      <w:r w:rsidR="009C7FAD" w:rsidRPr="005946B4">
        <w:instrText xml:space="preserve"> ADDIN EN.CITE </w:instrText>
      </w:r>
      <w:r w:rsidR="009C7FAD" w:rsidRPr="005946B4">
        <w:fldChar w:fldCharType="begin">
          <w:fldData xml:space="preserve">PEVuZE5vdGU+PENpdGU+PEF1dGhvcj5WYW4gZGUgVm9vcmRlPC9BdXRob3I+PFllYXI+MjAxNDwv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MTQ3Ny0xNTA0PC9wYWdlcz48dm9sdW1lPjM4PC92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==
</w:fldData>
        </w:fldChar>
      </w:r>
      <w:r w:rsidR="009C7FAD" w:rsidRPr="005946B4">
        <w:instrText xml:space="preserve"> ADDIN EN.CITE.DATA </w:instrText>
      </w:r>
      <w:r w:rsidR="009C7FAD" w:rsidRPr="005946B4">
        <w:fldChar w:fldCharType="end"/>
      </w:r>
      <w:r w:rsidR="00715C74" w:rsidRPr="005946B4">
        <w:fldChar w:fldCharType="separate"/>
      </w:r>
      <w:r w:rsidR="00CD2486" w:rsidRPr="005946B4">
        <w:rPr>
          <w:noProof/>
          <w:vertAlign w:val="superscript"/>
        </w:rPr>
        <w:t>3-10</w:t>
      </w:r>
      <w:r w:rsidR="00715C74" w:rsidRPr="005946B4">
        <w:fldChar w:fldCharType="end"/>
      </w:r>
      <w:r w:rsidRPr="005946B4">
        <w:rPr>
          <w:color w:val="FF0000"/>
        </w:rPr>
        <w:t xml:space="preserve"> </w:t>
      </w:r>
      <w:r w:rsidRPr="005946B4">
        <w:t>selective sorption of harmful chemicals,</w:t>
      </w:r>
      <w:r w:rsidR="006641C5" w:rsidRPr="005946B4">
        <w:fldChar w:fldCharType="begin">
          <w:fldData xml:space="preserve">PEVuZE5vdGU+PENpdGU+PEF1dGhvcj5LaGFuPC9BdXRob3I+PFllYXI+MjAxMzwvWWVhcj48UmVj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NTQxOS01NDMwPC9wYWdlcz48dm9sdW1lPjQzPC92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</w:fldData>
        </w:fldChar>
      </w:r>
      <w:r w:rsidR="009C7FAD" w:rsidRPr="005946B4">
        <w:instrText xml:space="preserve"> ADDIN EN.CITE </w:instrText>
      </w:r>
      <w:r w:rsidR="009C7FAD" w:rsidRPr="005946B4">
        <w:fldChar w:fldCharType="begin">
          <w:fldData xml:space="preserve">PEVuZE5vdGU+PENpdGU+PEF1dGhvcj5LaGFuPC9BdXRob3I+PFllYXI+MjAxMzwvWWVhcj48UmVj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</w:fldData>
        </w:fldChar>
      </w:r>
      <w:r w:rsidR="009C7FAD" w:rsidRPr="005946B4">
        <w:instrText xml:space="preserve"> ADDIN EN.CITE.DATA </w:instrText>
      </w:r>
      <w:r w:rsidR="009C7FAD" w:rsidRPr="005946B4">
        <w:fldChar w:fldCharType="end"/>
      </w:r>
      <w:r w:rsidR="006641C5" w:rsidRPr="005946B4">
        <w:fldChar w:fldCharType="separate"/>
      </w:r>
      <w:r w:rsidR="00CD2486" w:rsidRPr="005946B4">
        <w:rPr>
          <w:noProof/>
          <w:vertAlign w:val="superscript"/>
        </w:rPr>
        <w:t>11-15</w:t>
      </w:r>
      <w:r w:rsidR="006641C5" w:rsidRPr="005946B4">
        <w:fldChar w:fldCharType="end"/>
      </w:r>
      <w:r w:rsidRPr="005946B4">
        <w:t xml:space="preserve"> catalysis,</w:t>
      </w:r>
      <w:r w:rsidR="00AE449C" w:rsidRPr="005946B4">
        <w:fldChar w:fldCharType="begin">
          <w:fldData xml:space="preserve">PEVuZE5vdGU+PENpdGU+PEF1dGhvcj5MZWU8L0F1dGhvcj48WWVhcj4yMDA5PC9ZZWFyPjxSZWNO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</w:fldData>
        </w:fldChar>
      </w:r>
      <w:r w:rsidR="009C7FAD" w:rsidRPr="005946B4">
        <w:instrText xml:space="preserve"> ADDIN EN.CITE </w:instrText>
      </w:r>
      <w:r w:rsidR="009C7FAD" w:rsidRPr="005946B4">
        <w:fldChar w:fldCharType="begin">
          <w:fldData xml:space="preserve">PEVuZE5vdGU+PENpdGU+PEF1dGhvcj5MZWU8L0F1dGhvcj48WWVhcj4yMDA5PC9ZZWFyPjxSZWNO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</w:fldData>
        </w:fldChar>
      </w:r>
      <w:r w:rsidR="009C7FAD" w:rsidRPr="005946B4">
        <w:instrText xml:space="preserve"> ADDIN EN.CITE.DATA </w:instrText>
      </w:r>
      <w:r w:rsidR="009C7FAD" w:rsidRPr="005946B4">
        <w:fldChar w:fldCharType="end"/>
      </w:r>
      <w:r w:rsidR="00AE449C" w:rsidRPr="005946B4">
        <w:fldChar w:fldCharType="separate"/>
      </w:r>
      <w:r w:rsidR="00CD2486" w:rsidRPr="005946B4">
        <w:rPr>
          <w:noProof/>
          <w:vertAlign w:val="superscript"/>
        </w:rPr>
        <w:t>16-24</w:t>
      </w:r>
      <w:r w:rsidR="00AE449C" w:rsidRPr="005946B4">
        <w:fldChar w:fldCharType="end"/>
      </w:r>
      <w:r w:rsidRPr="005946B4">
        <w:rPr>
          <w:color w:val="FF0000"/>
        </w:rPr>
        <w:t xml:space="preserve"> </w:t>
      </w:r>
      <w:r w:rsidRPr="005946B4">
        <w:t>energy,</w:t>
      </w:r>
      <w:r w:rsidR="00AE449C" w:rsidRPr="005946B4">
        <w:fldChar w:fldCharType="begin">
          <w:fldData xml:space="preserve">PEVuZE5vdGU+PENpdGU+PEF1dGhvcj5XYW5nPC9BdXRob3I+PFllYXI+MjAxNjwvWWVhcj48UmVj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</w:fldData>
        </w:fldChar>
      </w:r>
      <w:r w:rsidR="009C7FAD" w:rsidRPr="005946B4">
        <w:instrText xml:space="preserve"> ADDIN EN.CITE </w:instrText>
      </w:r>
      <w:r w:rsidR="009C7FAD" w:rsidRPr="005946B4">
        <w:fldChar w:fldCharType="begin">
          <w:fldData xml:space="preserve">PEVuZE5vdGU+PENpdGU+PEF1dGhvcj5XYW5nPC9BdXRob3I+PFllYXI+MjAxNjwvWWVhcj48UmVj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</w:fldData>
        </w:fldChar>
      </w:r>
      <w:r w:rsidR="009C7FAD" w:rsidRPr="005946B4">
        <w:instrText xml:space="preserve"> ADDIN EN.CITE.DATA </w:instrText>
      </w:r>
      <w:r w:rsidR="009C7FAD" w:rsidRPr="005946B4">
        <w:fldChar w:fldCharType="end"/>
      </w:r>
      <w:r w:rsidR="00AE449C" w:rsidRPr="005946B4">
        <w:fldChar w:fldCharType="separate"/>
      </w:r>
      <w:r w:rsidR="009C7FAD" w:rsidRPr="005946B4">
        <w:rPr>
          <w:noProof/>
          <w:vertAlign w:val="superscript"/>
        </w:rPr>
        <w:t>25-26</w:t>
      </w:r>
      <w:r w:rsidR="00AE449C" w:rsidRPr="005946B4">
        <w:fldChar w:fldCharType="end"/>
      </w:r>
      <w:r w:rsidRPr="005946B4">
        <w:rPr>
          <w:color w:val="FF0000"/>
        </w:rPr>
        <w:t xml:space="preserve"> </w:t>
      </w:r>
      <w:r w:rsidRPr="005946B4">
        <w:t>sensing,</w:t>
      </w:r>
      <w:r w:rsidR="00AE449C" w:rsidRPr="005946B4">
        <w:fldChar w:fldCharType="begin">
          <w:fldData xml:space="preserve">PEVuZE5vdGU+PENpdGU+PEF1dGhvcj5DdWk8L0F1dGhvcj48WWVhcj4yMDEyPC9ZZWFyPjxSZWNO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</w:fldData>
        </w:fldChar>
      </w:r>
      <w:r w:rsidR="009C7FAD" w:rsidRPr="005946B4">
        <w:instrText xml:space="preserve"> ADDIN EN.CITE </w:instrText>
      </w:r>
      <w:r w:rsidR="009C7FAD" w:rsidRPr="005946B4">
        <w:fldChar w:fldCharType="begin">
          <w:fldData xml:space="preserve">PEVuZE5vdGU+PENpdGU+PEF1dGhvcj5DdWk8L0F1dGhvcj48WWVhcj4yMDEyPC9ZZWFyPjxSZWNO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</w:fldData>
        </w:fldChar>
      </w:r>
      <w:r w:rsidR="009C7FAD" w:rsidRPr="005946B4">
        <w:instrText xml:space="preserve"> ADDIN EN.CITE.DATA </w:instrText>
      </w:r>
      <w:r w:rsidR="009C7FAD" w:rsidRPr="005946B4">
        <w:fldChar w:fldCharType="end"/>
      </w:r>
      <w:r w:rsidR="00AE449C" w:rsidRPr="005946B4">
        <w:fldChar w:fldCharType="separate"/>
      </w:r>
      <w:r w:rsidR="009C7FAD" w:rsidRPr="005946B4">
        <w:rPr>
          <w:noProof/>
          <w:vertAlign w:val="superscript"/>
        </w:rPr>
        <w:t>27-28</w:t>
      </w:r>
      <w:r w:rsidR="00AE449C" w:rsidRPr="005946B4">
        <w:fldChar w:fldCharType="end"/>
      </w:r>
      <w:r w:rsidRPr="005946B4">
        <w:rPr>
          <w:color w:val="FF0000"/>
        </w:rPr>
        <w:t xml:space="preserve"> </w:t>
      </w:r>
      <w:r w:rsidRPr="005946B4">
        <w:t>bioscience,</w:t>
      </w:r>
      <w:r w:rsidR="00AE449C" w:rsidRPr="005946B4">
        <w:fldChar w:fldCharType="begin">
          <w:fldData xml:space="preserve">PEVuZE5vdGU+PENpdGU+PEF1dGhvcj5HaW1lbmV6LU1hcnF1ZXM8L0F1dGhvcj48WWVhcj4yMDE2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</w:fldData>
        </w:fldChar>
      </w:r>
      <w:r w:rsidR="009C7FAD" w:rsidRPr="005946B4">
        <w:instrText xml:space="preserve"> ADDIN EN.CITE </w:instrText>
      </w:r>
      <w:r w:rsidR="009C7FAD" w:rsidRPr="005946B4">
        <w:fldChar w:fldCharType="begin">
          <w:fldData xml:space="preserve">PEVuZE5vdGU+PENpdGU+PEF1dGhvcj5HaW1lbmV6LU1hcnF1ZXM8L0F1dGhvcj48WWVhcj4yMDE2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</w:fldData>
        </w:fldChar>
      </w:r>
      <w:r w:rsidR="009C7FAD" w:rsidRPr="005946B4">
        <w:instrText xml:space="preserve"> ADDIN EN.CITE.DATA </w:instrText>
      </w:r>
      <w:r w:rsidR="009C7FAD" w:rsidRPr="005946B4">
        <w:fldChar w:fldCharType="end"/>
      </w:r>
      <w:r w:rsidR="00AE449C" w:rsidRPr="005946B4">
        <w:fldChar w:fldCharType="separate"/>
      </w:r>
      <w:r w:rsidR="00CD2486" w:rsidRPr="005946B4">
        <w:rPr>
          <w:noProof/>
          <w:vertAlign w:val="superscript"/>
        </w:rPr>
        <w:t>29-31</w:t>
      </w:r>
      <w:r w:rsidR="00AE449C" w:rsidRPr="005946B4">
        <w:fldChar w:fldCharType="end"/>
      </w:r>
      <w:r w:rsidRPr="005946B4">
        <w:rPr>
          <w:color w:val="FF0000"/>
        </w:rPr>
        <w:t xml:space="preserve"> </w:t>
      </w:r>
      <w:r w:rsidRPr="005946B4">
        <w:t>and electronics.</w:t>
      </w:r>
      <w:r w:rsidR="00AE449C" w:rsidRPr="005946B4">
        <w:fldChar w:fldCharType="begin"/>
      </w:r>
      <w:r w:rsidR="009C7FAD" w:rsidRPr="005946B4">
        <w:instrText xml:space="preserve"> ADDIN EN.CITE &lt;EndNote&gt;&lt;Cite&gt;&lt;Author&gt;Stavila&lt;/Author&gt;&lt;Year&gt;2014&lt;/Year&gt;&lt;RecNum&gt;971&lt;/RecNum&gt;&lt;DisplayText&gt;&lt;style face="superscript"&gt;32&lt;/style&gt;&lt;/DisplayText&gt;&lt;record&gt;&lt;rec-number&gt;971&lt;/rec-number&gt;&lt;foreign-keys&gt;&lt;key app="EN" db-id="zd592srzmpvee9exftzvrw5ateapse522t2r" timestamp="1452889885"&gt;971&lt;/key&gt;&lt;/foreign-keys&gt;&lt;ref-type name="Journal Article"&gt;17&lt;/ref-type&gt;&lt;contributors&gt;&lt;authors&gt;&lt;author&gt;Stavila, V.&lt;/author&gt;&lt;author&gt;Talin, A. A.&lt;/author&gt;&lt;author&gt;Allendorf, M. D.&lt;/author&gt;&lt;/authors&gt;&lt;/contributors&gt;&lt;titles&gt;&lt;title&gt;MOF-based electronic and opto-electronic devices&lt;/title&gt;&lt;secondary-title&gt;Chemical Society Reviews&lt;/secondary-title&gt;&lt;/titles&gt;&lt;periodical&gt;&lt;full-title&gt;Chemical Society Reviews&lt;/full-title&gt;&lt;abbr-1&gt;Chem. Soc. Rev.&lt;/abbr-1&gt;&lt;abbr-2&gt;Chem Soc Rev&lt;/abbr-2&gt;&lt;/periodical&gt;&lt;pages&gt;5994-6010&lt;/pages&gt;&lt;volume&gt;43&lt;/volume&gt;&lt;number&gt;16&lt;/number&gt;&lt;dates&gt;&lt;year&gt;2014&lt;/year&gt;&lt;/dates&gt;&lt;publisher&gt;The Royal Society of Chemistry&lt;/publisher&gt;&lt;isbn&gt;0306-0012&lt;/isbn&gt;&lt;work-type&gt;10.1039/C4CS00096J&lt;/work-type&gt;&lt;urls&gt;&lt;related-urls&gt;&lt;url&gt;http://dx.doi.org/10.1039/C4CS00096J&lt;/url&gt;&lt;/related-urls&gt;&lt;/urls&gt;&lt;electronic-resource-num&gt;10.1039/C4CS00096J&lt;/electronic-resource-num&gt;&lt;/record&gt;&lt;/Cite&gt;&lt;/EndNote&gt;</w:instrText>
      </w:r>
      <w:r w:rsidR="00AE449C" w:rsidRPr="005946B4">
        <w:fldChar w:fldCharType="separate"/>
      </w:r>
      <w:r w:rsidR="003B4B49" w:rsidRPr="005946B4">
        <w:rPr>
          <w:noProof/>
          <w:vertAlign w:val="superscript"/>
        </w:rPr>
        <w:t>32</w:t>
      </w:r>
      <w:r w:rsidR="00AE449C" w:rsidRPr="005946B4">
        <w:fldChar w:fldCharType="end"/>
      </w:r>
      <w:r w:rsidRPr="005946B4">
        <w:t xml:space="preserve"> These applications make MOFs an integral part of the green chemistry toolkit. As such, it is crucial to find green/sustainable methods of synthesizing MOFs.</w:t>
      </w:r>
    </w:p>
    <w:p w14:paraId="5CD423CF" w14:textId="77777777" w:rsidR="001216C9" w:rsidRPr="005946B4" w:rsidRDefault="001216C9" w:rsidP="008E49DE">
      <w:pPr>
        <w:pStyle w:val="TAMainText"/>
      </w:pPr>
      <w:r w:rsidRPr="005946B4">
        <w:t>With notable exceptions (e.g., mechanochemical,</w:t>
      </w:r>
      <w:r w:rsidR="00AE449C" w:rsidRPr="005946B4">
        <w:fldChar w:fldCharType="begin">
          <w:fldData xml:space="preserve">PEVuZE5vdGU+PENpdGU+PEF1dGhvcj5GcmnFocSNacSHPC9BdXRob3I+PFllYXI+MjAxMDwvWWVh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yOTI5LTI5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Y29tbXM3NjYyPC91cmw+PC9yZWxhdGVkLXVybHM+PC91cmxzPjxlbGVjdHJvbmljLXJlc291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yMTMzLTIxMzY8L3BhZ2VzPjx2b2x1bWU+NTI8
L3ZvbHVtZT48bnVtYmVyPjEwPC9udW1iZXI+PGRhdGVzPjx5ZWFyPjIwMTY8L3llYXI+PC9kYXRl
cz48cHVibGlzaGVyPlRoZSBSb3lhbCBTb2NpZXR5IG9mIENoZW1pc3RyeTwvcHVibGlzaGVyPjxp
c2JuPjEzNTktNzM0NTwvaXNibj48d29yay10eXBlPjEwLjEwMzkvQzVDQzA4OTcyRzwvd29yay10
eXBlPjx1cmxzPjxyZWxhdGVkLXVybHM+PHVybD5odHRwOi8vZHguZG9pLm9yZy8xMC4xMDM5L0M1
Q0MwODk3Mkc8L3VybD48L3JlbGF0ZWQtdXJscz48L3VybHM+PGVsZWN0cm9uaWMtcmVzb3VyY2Ut
bnVtPjEwLjEwMzkvQzVDQzA4OTcyRzwvZWxlY3Ryb25pYy1yZXNvdXJjZS1udW0+PC9yZWNvcmQ+
PC9DaXRlPjwvRW5kTm90ZT5=
</w:fldData>
        </w:fldChar>
      </w:r>
      <w:r w:rsidR="009C7FAD" w:rsidRPr="005946B4">
        <w:instrText xml:space="preserve"> ADDIN EN.CITE </w:instrText>
      </w:r>
      <w:r w:rsidR="009C7FAD" w:rsidRPr="005946B4">
        <w:fldChar w:fldCharType="begin">
          <w:fldData xml:space="preserve">PEVuZE5vdGU+PENpdGU+PEF1dGhvcj5GcmnFocSNacSHPC9BdXRob3I+PFllYXI+MjAxMDwvWWVh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yOTI5LTI5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</w:fldData>
        </w:fldChar>
      </w:r>
      <w:r w:rsidR="009C7FAD" w:rsidRPr="005946B4">
        <w:instrText xml:space="preserve"> ADDIN EN.CITE.DATA </w:instrText>
      </w:r>
      <w:r w:rsidR="009C7FAD" w:rsidRPr="005946B4">
        <w:fldChar w:fldCharType="end"/>
      </w:r>
      <w:r w:rsidR="00AE449C" w:rsidRPr="005946B4">
        <w:fldChar w:fldCharType="separate"/>
      </w:r>
      <w:r w:rsidR="00CD2486" w:rsidRPr="005946B4">
        <w:rPr>
          <w:noProof/>
          <w:vertAlign w:val="superscript"/>
        </w:rPr>
        <w:t>33-39</w:t>
      </w:r>
      <w:r w:rsidR="00AE449C" w:rsidRPr="005946B4">
        <w:fldChar w:fldCharType="end"/>
      </w:r>
      <w:r w:rsidRPr="005946B4">
        <w:rPr>
          <w:color w:val="FF0000"/>
        </w:rPr>
        <w:t xml:space="preserve"> </w:t>
      </w:r>
      <w:r w:rsidRPr="005946B4">
        <w:t>water-based,</w:t>
      </w:r>
      <w:r w:rsidR="00AE449C" w:rsidRPr="005946B4">
        <w:fldChar w:fldCharType="begin">
          <w:fldData xml:space="preserve">PEVuZE5vdGU+PENpdGU+PEF1dGhvcj5CYXlsaXNzPC9BdXRob3I+PFllYXI+MjAxNDwvWWVhcj48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</w:fldData>
        </w:fldChar>
      </w:r>
      <w:r w:rsidR="009C7FAD" w:rsidRPr="005946B4">
        <w:instrText xml:space="preserve"> ADDIN EN.CITE </w:instrText>
      </w:r>
      <w:r w:rsidR="009C7FAD" w:rsidRPr="005946B4">
        <w:fldChar w:fldCharType="begin">
          <w:fldData xml:space="preserve">PEVuZE5vdGU+PENpdGU+PEF1dGhvcj5CYXlsaXNzPC9BdXRob3I+PFllYXI+MjAxNDwvWWVhcj48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</w:fldData>
        </w:fldChar>
      </w:r>
      <w:r w:rsidR="009C7FAD" w:rsidRPr="005946B4">
        <w:instrText xml:space="preserve"> ADDIN EN.CITE.DATA </w:instrText>
      </w:r>
      <w:r w:rsidR="009C7FAD" w:rsidRPr="005946B4">
        <w:fldChar w:fldCharType="end"/>
      </w:r>
      <w:r w:rsidR="00AE449C" w:rsidRPr="005946B4">
        <w:fldChar w:fldCharType="separate"/>
      </w:r>
      <w:r w:rsidR="009C7FAD" w:rsidRPr="005946B4">
        <w:rPr>
          <w:noProof/>
          <w:vertAlign w:val="superscript"/>
        </w:rPr>
        <w:t>40-41</w:t>
      </w:r>
      <w:r w:rsidR="00AE449C" w:rsidRPr="005946B4">
        <w:fldChar w:fldCharType="end"/>
      </w:r>
      <w:r w:rsidRPr="005946B4">
        <w:rPr>
          <w:color w:val="FF0000"/>
        </w:rPr>
        <w:t xml:space="preserve"> </w:t>
      </w:r>
      <w:r w:rsidRPr="005946B4">
        <w:t>and electrochemical</w:t>
      </w:r>
      <w:r w:rsidR="00AE449C" w:rsidRPr="005946B4">
        <w:fldChar w:fldCharType="begin">
          <w:fldData xml:space="preserve">PEVuZE5vdGU+PENpdGU+PEF1dGhvcj5LaGFuPC9BdXRob3I+PFllYXI+MjAxNTwvWWVhcj48UmVj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</w:fldData>
        </w:fldChar>
      </w:r>
      <w:r w:rsidR="009C7FAD" w:rsidRPr="005946B4">
        <w:instrText xml:space="preserve"> ADDIN EN.CITE </w:instrText>
      </w:r>
      <w:r w:rsidR="009C7FAD" w:rsidRPr="005946B4">
        <w:fldChar w:fldCharType="begin">
          <w:fldData xml:space="preserve">PEVuZE5vdGU+PENpdGU+PEF1dGhvcj5LaGFuPC9BdXRob3I+PFllYXI+MjAxNTwvWWVhcj48UmVj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</w:fldData>
        </w:fldChar>
      </w:r>
      <w:r w:rsidR="009C7FAD" w:rsidRPr="005946B4">
        <w:instrText xml:space="preserve"> ADDIN EN.CITE.DATA </w:instrText>
      </w:r>
      <w:r w:rsidR="009C7FAD" w:rsidRPr="005946B4">
        <w:fldChar w:fldCharType="end"/>
      </w:r>
      <w:r w:rsidR="00AE449C" w:rsidRPr="005946B4">
        <w:fldChar w:fldCharType="separate"/>
      </w:r>
      <w:r w:rsidR="00CD2486" w:rsidRPr="005946B4">
        <w:rPr>
          <w:noProof/>
          <w:vertAlign w:val="superscript"/>
        </w:rPr>
        <w:t>42-45</w:t>
      </w:r>
      <w:r w:rsidR="00AE449C" w:rsidRPr="005946B4">
        <w:fldChar w:fldCharType="end"/>
      </w:r>
      <w:r w:rsidRPr="005946B4">
        <w:t xml:space="preserve">), the synthesis of MOFs is often carried out at elevated temperature using </w:t>
      </w:r>
      <w:r w:rsidRPr="005946B4">
        <w:rPr>
          <w:i/>
        </w:rPr>
        <w:t>N,N</w:t>
      </w:r>
      <w:r w:rsidRPr="005946B4">
        <w:t>-</w:t>
      </w:r>
      <w:proofErr w:type="spellStart"/>
      <w:r w:rsidRPr="005946B4">
        <w:t>dimethylformamide</w:t>
      </w:r>
      <w:proofErr w:type="spellEnd"/>
      <w:r w:rsidRPr="005946B4">
        <w:t xml:space="preserve"> (DMF) or </w:t>
      </w:r>
      <w:r w:rsidRPr="005946B4">
        <w:rPr>
          <w:i/>
        </w:rPr>
        <w:t>N,N</w:t>
      </w:r>
      <w:r w:rsidRPr="005946B4">
        <w:t>-</w:t>
      </w:r>
      <w:proofErr w:type="spellStart"/>
      <w:r w:rsidRPr="005946B4">
        <w:t>diethylformamide</w:t>
      </w:r>
      <w:proofErr w:type="spellEnd"/>
      <w:r w:rsidRPr="005946B4">
        <w:t xml:space="preserve"> (DEF) as the solvent.  These solvents are utilized due to their high boiling points as well as beneficial acid-base chemistry.</w:t>
      </w:r>
      <w:r w:rsidR="00E50D04" w:rsidRPr="005946B4">
        <w:fldChar w:fldCharType="begin"/>
      </w:r>
      <w:r w:rsidR="009C7FAD" w:rsidRPr="005946B4">
        <w:instrText xml:space="preserve"> ADDIN EN.CITE &lt;EndNote&gt;&lt;Cite&gt;&lt;Author&gt;Burrows&lt;/Author&gt;&lt;Year&gt;2005&lt;/Year&gt;&lt;RecNum&gt;1109&lt;/RecNum&gt;&lt;DisplayText&gt;&lt;style face="superscript"&gt;46&lt;/style&gt;&lt;/DisplayText&gt;&lt;record&gt;&lt;rec-number&gt;1109&lt;/rec-number&gt;&lt;foreign-keys&gt;&lt;key app="EN" db-id="zd592srzmpvee9exftzvrw5ateapse522t2r" timestamp="1460724136"&gt;1109&lt;/key&gt;&lt;/foreign-keys&gt;&lt;ref-type name="Journal Article"&gt;17&lt;/ref-type&gt;&lt;contributors&gt;&lt;authors&gt;&lt;author&gt;Burrows, Andrew D.&lt;/author&gt;&lt;author&gt;Cassar, Kevin&lt;/author&gt;&lt;author&gt;Friend, Richard M. W.&lt;/author&gt;&lt;author&gt;Mahon, Mary F.&lt;/author&gt;&lt;author&gt;Rigby, Sean P.&lt;/author&gt;&lt;author&gt;Warren, John E.&lt;/author&gt;&lt;/authors&gt;&lt;/contributors&gt;&lt;titles&gt;&lt;title&gt;Solvent hydrolysis and templating effects in the synthesis of metal-organic frameworks&lt;/title&gt;&lt;secondary-title&gt;CrystEngComm&lt;/secondary-title&gt;&lt;/titles&gt;&lt;periodical&gt;&lt;full-title&gt;CrystEngComm&lt;/full-title&gt;&lt;/periodical&gt;&lt;pages&gt;548-550&lt;/pages&gt;&lt;volume&gt;7&lt;/volume&gt;&lt;number&gt;89&lt;/number&gt;&lt;dates&gt;&lt;year&gt;2005&lt;/year&gt;&lt;/dates&gt;&lt;publisher&gt;The Royal Society of Chemistry&lt;/publisher&gt;&lt;work-type&gt;10.1039/B509460G&lt;/work-type&gt;&lt;urls&gt;&lt;related-urls&gt;&lt;url&gt;http://dx.doi.org/10.1039/B509460G&lt;/url&gt;&lt;url&gt;http://pubs.rsc.org/en/content/articlepdf/2005/ce/b509460g&lt;/url&gt;&lt;/related-urls&gt;&lt;/urls&gt;&lt;electronic-resource-num&gt;10.1039/B509460G&lt;/electronic-resource-num&gt;&lt;/record&gt;&lt;/Cite&gt;&lt;/EndNote&gt;</w:instrText>
      </w:r>
      <w:r w:rsidR="00E50D04" w:rsidRPr="005946B4">
        <w:fldChar w:fldCharType="separate"/>
      </w:r>
      <w:r w:rsidR="003B4B49" w:rsidRPr="005946B4">
        <w:rPr>
          <w:noProof/>
          <w:vertAlign w:val="superscript"/>
        </w:rPr>
        <w:t>46</w:t>
      </w:r>
      <w:r w:rsidR="00E50D04" w:rsidRPr="005946B4">
        <w:fldChar w:fldCharType="end"/>
      </w:r>
      <w:r w:rsidRPr="005946B4">
        <w:t xml:space="preserve"> The industrial-scale synthesis of MOFs may generate significant am</w:t>
      </w:r>
      <w:bookmarkStart w:id="0" w:name="_GoBack"/>
      <w:bookmarkEnd w:id="0"/>
      <w:r w:rsidRPr="005946B4">
        <w:t xml:space="preserve">ounts of DMF waste, which can exhibit </w:t>
      </w:r>
      <w:proofErr w:type="spellStart"/>
      <w:r w:rsidRPr="005946B4">
        <w:t>reprotoxicity</w:t>
      </w:r>
      <w:proofErr w:type="spellEnd"/>
      <w:r w:rsidRPr="005946B4">
        <w:t xml:space="preserve"> and end-of-life issues associated with the formation of NO</w:t>
      </w:r>
      <w:r w:rsidRPr="005946B4">
        <w:rPr>
          <w:vertAlign w:val="subscript"/>
        </w:rPr>
        <w:t>x</w:t>
      </w:r>
      <w:r w:rsidRPr="005946B4">
        <w:t xml:space="preserve"> upon incineration.</w:t>
      </w:r>
      <w:r w:rsidR="00E50D04" w:rsidRPr="005946B4">
        <w:fldChar w:fldCharType="begin">
          <w:fldData xml:space="preserve">PEVuZE5vdGU+PENpdGU+PEF1dGhvcj5DbGF5dG9uPC9BdXRob3I+PFllYXI+MTk2MzwvWWVhcj48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</w:fldData>
        </w:fldChar>
      </w:r>
      <w:r w:rsidR="009C7FAD" w:rsidRPr="005946B4">
        <w:instrText xml:space="preserve"> ADDIN EN.CITE </w:instrText>
      </w:r>
      <w:r w:rsidR="009C7FAD" w:rsidRPr="005946B4">
        <w:fldChar w:fldCharType="begin">
          <w:fldData xml:space="preserve">PEVuZE5vdGU+PENpdGU+PEF1dGhvcj5DbGF5dG9uPC9BdXRob3I+PFllYXI+MTk2MzwvWWVhcj48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</w:fldData>
        </w:fldChar>
      </w:r>
      <w:r w:rsidR="009C7FAD" w:rsidRPr="005946B4">
        <w:instrText xml:space="preserve"> ADDIN EN.CITE.DATA </w:instrText>
      </w:r>
      <w:r w:rsidR="009C7FAD" w:rsidRPr="005946B4">
        <w:fldChar w:fldCharType="end"/>
      </w:r>
      <w:r w:rsidR="00E50D04" w:rsidRPr="005946B4">
        <w:fldChar w:fldCharType="separate"/>
      </w:r>
      <w:r w:rsidR="00CD2486" w:rsidRPr="005946B4">
        <w:rPr>
          <w:noProof/>
          <w:vertAlign w:val="superscript"/>
        </w:rPr>
        <w:t>47-51</w:t>
      </w:r>
      <w:r w:rsidR="00E50D04" w:rsidRPr="005946B4">
        <w:fldChar w:fldCharType="end"/>
      </w:r>
    </w:p>
    <w:p w14:paraId="516EB668" w14:textId="77777777" w:rsidR="001216C9" w:rsidRPr="005946B4" w:rsidRDefault="001216C9" w:rsidP="008E49DE">
      <w:pPr>
        <w:pStyle w:val="TAMainText"/>
      </w:pPr>
      <w:r w:rsidRPr="005946B4">
        <w:t xml:space="preserve">With the introduction of the Registration, Evaluation and </w:t>
      </w:r>
      <w:r w:rsidR="00DF7DED" w:rsidRPr="005946B4">
        <w:t>Authorization</w:t>
      </w:r>
      <w:r w:rsidRPr="005946B4">
        <w:t xml:space="preserve"> of Chemicals (REACH) legislation in the EU there is a growing trend towards safer production and use of chemicals by industry.</w:t>
      </w:r>
      <w:r w:rsidR="00E50D04" w:rsidRPr="005946B4">
        <w:fldChar w:fldCharType="begin"/>
      </w:r>
      <w:r w:rsidR="003B4B49" w:rsidRPr="005946B4">
        <w:instrText xml:space="preserve"> ADDIN EN.CITE &lt;EndNote&gt;&lt;Cite&gt;&lt;RecNum&gt;0&lt;/RecNum&gt;&lt;Note&gt;Regulation (EC) 1907/2006 of the European Parliament and of the Council Concerning the Registration, Evaluation, Authorisation and Restriction of Chemicals (REACH), Establishing a Registration, Evaluation, Authorisation and Restriction of Chemicals (REACH), Establishing a European Chemicals Agency, Amending Directive 1999/45/EC and Repealing Council Regulation (EEC) No 793/93 and Commission Regulation (EC) No 1488/94 as well as Council Directive 76/769/EEC and Commission Directives 91/155/EEC, 93/67/EEC, 93/105/EC and 2000/21/EC. &lt;/Note&gt;&lt;DisplayText&gt;&lt;style face="superscript"&gt;52&lt;/style&gt;&lt;/DisplayText&gt;&lt;/Cite&gt;&lt;/EndNote&gt;</w:instrText>
      </w:r>
      <w:r w:rsidR="00E50D04" w:rsidRPr="005946B4">
        <w:fldChar w:fldCharType="separate"/>
      </w:r>
      <w:r w:rsidR="003B4B49" w:rsidRPr="005946B4">
        <w:rPr>
          <w:noProof/>
          <w:vertAlign w:val="superscript"/>
        </w:rPr>
        <w:t>52</w:t>
      </w:r>
      <w:r w:rsidR="00E50D04" w:rsidRPr="005946B4">
        <w:fldChar w:fldCharType="end"/>
      </w:r>
      <w:r w:rsidRPr="005946B4">
        <w:t xml:space="preserve">  Future legislative restrictions under REACH are likely for several traditional dipolar aprotic solvents including DMF, </w:t>
      </w:r>
      <w:r w:rsidRPr="005946B4">
        <w:rPr>
          <w:i/>
        </w:rPr>
        <w:t>N,N</w:t>
      </w:r>
      <w:r w:rsidRPr="005946B4">
        <w:t>-</w:t>
      </w:r>
      <w:proofErr w:type="spellStart"/>
      <w:r w:rsidRPr="005946B4">
        <w:t>dimethylacetamide</w:t>
      </w:r>
      <w:proofErr w:type="spellEnd"/>
      <w:r w:rsidRPr="005946B4">
        <w:t xml:space="preserve"> (DMAc), and </w:t>
      </w:r>
      <w:r w:rsidRPr="005946B4">
        <w:rPr>
          <w:i/>
        </w:rPr>
        <w:t>N</w:t>
      </w:r>
      <w:r w:rsidRPr="005946B4">
        <w:t>-</w:t>
      </w:r>
      <w:proofErr w:type="spellStart"/>
      <w:r w:rsidRPr="005946B4">
        <w:t>methylpyrrolidinone</w:t>
      </w:r>
      <w:proofErr w:type="spellEnd"/>
      <w:r w:rsidRPr="005946B4">
        <w:t xml:space="preserve"> </w:t>
      </w:r>
      <w:r w:rsidRPr="005946B4">
        <w:t>(NMP) which have now found their way onto a list of ‘substances of very high concern’ (SVHC).</w:t>
      </w:r>
      <w:r w:rsidR="00E50D04" w:rsidRPr="005946B4">
        <w:fldChar w:fldCharType="begin"/>
      </w:r>
      <w:r w:rsidR="009C7FAD" w:rsidRPr="005946B4">
        <w:instrText xml:space="preserve"> ADDIN EN.CITE &lt;EndNote&gt;&lt;Cite&gt;&lt;Author&gt;Clark&lt;/Author&gt;&lt;Year&gt;2015&lt;/Year&gt;&lt;RecNum&gt;1000&lt;/RecNum&gt;&lt;DisplayText&gt;&lt;style face="superscript"&gt;53&lt;/style&gt;&lt;/DisplayText&gt;&lt;record&gt;&lt;rec-number&gt;1000&lt;/rec-number&gt;&lt;foreign-keys&gt;&lt;key app="EN" db-id="zd592srzmpvee9exftzvrw5ateapse522t2r" timestamp="1457715809"&gt;1000&lt;/key&gt;&lt;/foreign-keys&gt;&lt;ref-type name="Journal Article"&gt;17&lt;/ref-type&gt;&lt;contributors&gt;&lt;authors&gt;&lt;author&gt;Clark, James&lt;/author&gt;&lt;author&gt;Farmer, Thomas&lt;/author&gt;&lt;author&gt;Hunt, Andrew&lt;/author&gt;&lt;author&gt;Sherwood, James&lt;/author&gt;&lt;/authors&gt;&lt;/contributors&gt;&lt;titles&gt;&lt;title&gt;Opportunities for Bio-Based Solvents Created as Petrochemical and Fuel Products Transition towards Renewable Resources&lt;/title&gt;&lt;secondary-title&gt;Int. J. Mol. Sci.&lt;/secondary-title&gt;&lt;/titles&gt;&lt;pages&gt;17101&lt;/pages&gt;&lt;volume&gt;16&lt;/volume&gt;&lt;number&gt;8&lt;/number&gt;&lt;dates&gt;&lt;year&gt;2015&lt;/year&gt;&lt;/dates&gt;&lt;isbn&gt;1422-0067&lt;/isbn&gt;&lt;accession-num&gt;doi:10.3390/ijms160817101&lt;/accession-num&gt;&lt;urls&gt;&lt;related-urls&gt;&lt;url&gt;http://www.mdpi.com/1422-0067/16/8/17101&lt;/url&gt;&lt;url&gt;http://www.mdpi.com/1422-0067/16/8/17101/pdf&lt;/url&gt;&lt;/related-urls&gt;&lt;/urls&gt;&lt;/record&gt;&lt;/Cite&gt;&lt;/EndNote&gt;</w:instrText>
      </w:r>
      <w:r w:rsidR="00E50D04" w:rsidRPr="005946B4">
        <w:fldChar w:fldCharType="separate"/>
      </w:r>
      <w:r w:rsidR="003B4B49" w:rsidRPr="005946B4">
        <w:rPr>
          <w:noProof/>
          <w:vertAlign w:val="superscript"/>
        </w:rPr>
        <w:t>53</w:t>
      </w:r>
      <w:r w:rsidR="00E50D04" w:rsidRPr="005946B4">
        <w:fldChar w:fldCharType="end"/>
      </w:r>
      <w:r w:rsidRPr="005946B4">
        <w:t xml:space="preserve"> With the increased implementation of MOFs, it is of vital importance to find safer and preferably bio-derived solvents that can substitute these traditional dipolar aprotic solvents used in their manufacture.</w:t>
      </w:r>
    </w:p>
    <w:p w14:paraId="1F589770" w14:textId="77777777" w:rsidR="00571EBF" w:rsidRPr="005946B4" w:rsidRDefault="00571EBF" w:rsidP="00571EBF">
      <w:pPr>
        <w:keepNext/>
        <w:keepLines/>
        <w:pBdr>
          <w:top w:val="single" w:sz="12" w:space="1" w:color="999999"/>
          <w:bottom w:val="single" w:sz="6" w:space="1" w:color="auto"/>
        </w:pBdr>
        <w:spacing w:before="120" w:after="120" w:line="200" w:lineRule="exact"/>
        <w:rPr>
          <w:rFonts w:ascii="Arno Pro" w:hAnsi="Arno Pro"/>
          <w:sz w:val="14"/>
          <w:lang w:val="en-GB" w:eastAsia="en-GB"/>
        </w:rPr>
      </w:pPr>
      <w:r w:rsidRPr="005946B4">
        <w:rPr>
          <w:rFonts w:ascii="Arno Pro" w:hAnsi="Arno Pro"/>
          <w:sz w:val="14"/>
          <w:lang w:val="en-GB" w:eastAsia="en-GB"/>
        </w:rPr>
        <w:t>Table 1: Physical properties of DMF, NMP and Cyrene</w:t>
      </w:r>
      <w:r w:rsidR="00E50D04" w:rsidRPr="005946B4">
        <w:rPr>
          <w:rFonts w:ascii="Arno Pro" w:hAnsi="Arno Pro"/>
          <w:sz w:val="14"/>
          <w:lang w:val="en-GB" w:eastAsia="en-GB"/>
        </w:rPr>
        <w:fldChar w:fldCharType="begin">
          <w:fldData xml:space="preserve">PEVuZE5vdGU+PENpdGU+PEF1dGhvcj5TaGllaDwvQXV0aG9yPjxZZWFyPjIwMTM8L1llYXI+PFJl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</w:fldData>
        </w:fldChar>
      </w:r>
      <w:r w:rsidR="009C7FAD" w:rsidRPr="005946B4">
        <w:rPr>
          <w:rFonts w:ascii="Arno Pro" w:hAnsi="Arno Pro"/>
          <w:sz w:val="14"/>
          <w:lang w:val="en-GB" w:eastAsia="en-GB"/>
        </w:rPr>
        <w:instrText xml:space="preserve"> ADDIN EN.CITE </w:instrText>
      </w:r>
      <w:r w:rsidR="009C7FAD" w:rsidRPr="005946B4">
        <w:rPr>
          <w:rFonts w:ascii="Arno Pro" w:hAnsi="Arno Pro"/>
          <w:sz w:val="14"/>
          <w:lang w:val="en-GB" w:eastAsia="en-GB"/>
        </w:rPr>
        <w:fldChar w:fldCharType="begin">
          <w:fldData xml:space="preserve">PEVuZE5vdGU+PENpdGU+PEF1dGhvcj5TaGllaDwvQXV0aG9yPjxZZWFyPjIwMTM8L1llYXI+PFJl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</w:fldData>
        </w:fldChar>
      </w:r>
      <w:r w:rsidR="009C7FAD" w:rsidRPr="005946B4">
        <w:rPr>
          <w:rFonts w:ascii="Arno Pro" w:hAnsi="Arno Pro"/>
          <w:sz w:val="14"/>
          <w:lang w:val="en-GB" w:eastAsia="en-GB"/>
        </w:rPr>
        <w:instrText xml:space="preserve"> ADDIN EN.CITE.DATA </w:instrText>
      </w:r>
      <w:r w:rsidR="009C7FAD" w:rsidRPr="005946B4">
        <w:rPr>
          <w:rFonts w:ascii="Arno Pro" w:hAnsi="Arno Pro"/>
          <w:sz w:val="14"/>
          <w:lang w:val="en-GB" w:eastAsia="en-GB"/>
        </w:rPr>
      </w:r>
      <w:r w:rsidR="009C7FAD" w:rsidRPr="005946B4">
        <w:rPr>
          <w:rFonts w:ascii="Arno Pro" w:hAnsi="Arno Pro"/>
          <w:sz w:val="14"/>
          <w:lang w:val="en-GB" w:eastAsia="en-GB"/>
        </w:rPr>
        <w:fldChar w:fldCharType="end"/>
      </w:r>
      <w:r w:rsidR="00E50D04" w:rsidRPr="005946B4">
        <w:rPr>
          <w:rFonts w:ascii="Arno Pro" w:hAnsi="Arno Pro"/>
          <w:sz w:val="14"/>
          <w:lang w:val="en-GB" w:eastAsia="en-GB"/>
        </w:rPr>
      </w:r>
      <w:r w:rsidR="00E50D04" w:rsidRPr="005946B4">
        <w:rPr>
          <w:rFonts w:ascii="Arno Pro" w:hAnsi="Arno Pro"/>
          <w:sz w:val="14"/>
          <w:lang w:val="en-GB" w:eastAsia="en-GB"/>
        </w:rPr>
        <w:fldChar w:fldCharType="separate"/>
      </w:r>
      <w:r w:rsidR="009C7FAD" w:rsidRPr="005946B4">
        <w:rPr>
          <w:rFonts w:ascii="Arno Pro" w:hAnsi="Arno Pro"/>
          <w:noProof/>
          <w:sz w:val="14"/>
          <w:vertAlign w:val="superscript"/>
          <w:lang w:val="en-GB" w:eastAsia="en-GB"/>
        </w:rPr>
        <w:t>41, 54</w:t>
      </w:r>
      <w:r w:rsidR="00E50D04" w:rsidRPr="005946B4">
        <w:rPr>
          <w:rFonts w:ascii="Arno Pro" w:hAnsi="Arno Pro"/>
          <w:sz w:val="14"/>
          <w:lang w:val="en-GB" w:eastAsia="en-GB"/>
        </w:rPr>
        <w:fldChar w:fldCharType="end"/>
      </w:r>
    </w:p>
    <w:tbl>
      <w:tblPr>
        <w:tblStyle w:val="PlainTable21"/>
        <w:tblpPr w:leftFromText="180" w:rightFromText="180" w:vertAnchor="text" w:horzAnchor="margin" w:tblpXSpec="right" w:tblpY="47"/>
        <w:tblW w:w="0" w:type="auto"/>
        <w:tblBorders>
          <w:top w:val="single" w:sz="8" w:space="0" w:color="auto"/>
          <w:bottom w:val="single" w:sz="8" w:space="0" w:color="auto"/>
          <w:insideH w:val="single" w:sz="4" w:space="0" w:color="auto"/>
          <w:insideV w:val="single" w:sz="4" w:space="0" w:color="FFFFFF" w:themeColor="background1"/>
        </w:tblBorders>
        <w:tblLook w:val="04A0" w:firstRow="1" w:lastRow="0" w:firstColumn="1" w:lastColumn="0" w:noHBand="0" w:noVBand="1"/>
      </w:tblPr>
      <w:tblGrid>
        <w:gridCol w:w="1837"/>
        <w:gridCol w:w="1055"/>
        <w:gridCol w:w="1056"/>
        <w:gridCol w:w="1063"/>
      </w:tblGrid>
      <w:tr w:rsidR="00571EBF" w:rsidRPr="005946B4" w14:paraId="17BE121A" w14:textId="77777777" w:rsidTr="00A268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bottom w:val="none" w:sz="0" w:space="0" w:color="auto"/>
            </w:tcBorders>
          </w:tcPr>
          <w:p w14:paraId="24B66D7E" w14:textId="77777777" w:rsidR="00571EBF" w:rsidRPr="005946B4" w:rsidRDefault="00571EBF" w:rsidP="00571EBF">
            <w:pPr>
              <w:keepNext/>
              <w:keepLines/>
              <w:spacing w:after="0" w:line="220" w:lineRule="exact"/>
              <w:jc w:val="center"/>
              <w:rPr>
                <w:rFonts w:ascii="Arno Pro" w:hAnsi="Arno Pro"/>
                <w:sz w:val="16"/>
                <w:szCs w:val="16"/>
                <w:lang w:eastAsia="en-GB"/>
              </w:rPr>
            </w:pPr>
          </w:p>
        </w:tc>
        <w:tc>
          <w:tcPr>
            <w:tcW w:w="1075" w:type="dxa"/>
            <w:tcBorders>
              <w:bottom w:val="none" w:sz="0" w:space="0" w:color="auto"/>
            </w:tcBorders>
          </w:tcPr>
          <w:p w14:paraId="05935165" w14:textId="77777777" w:rsidR="00571EBF" w:rsidRPr="005946B4" w:rsidRDefault="00571EBF" w:rsidP="00571EBF">
            <w:pPr>
              <w:keepNext/>
              <w:keepLines/>
              <w:spacing w:after="0" w:line="220" w:lineRule="exact"/>
              <w:jc w:val="center"/>
              <w:cnfStyle w:val="100000000000" w:firstRow="1" w:lastRow="0" w:firstColumn="0" w:lastColumn="0" w:oddVBand="0" w:evenVBand="0" w:oddHBand="0" w:evenHBand="0" w:firstRowFirstColumn="0" w:firstRowLastColumn="0" w:lastRowFirstColumn="0" w:lastRowLastColumn="0"/>
              <w:rPr>
                <w:rFonts w:ascii="Arno Pro" w:hAnsi="Arno Pro"/>
                <w:sz w:val="16"/>
                <w:szCs w:val="16"/>
                <w:lang w:eastAsia="en-GB"/>
              </w:rPr>
            </w:pPr>
            <w:r w:rsidRPr="005946B4">
              <w:rPr>
                <w:rFonts w:ascii="Arno Pro" w:hAnsi="Arno Pro"/>
                <w:sz w:val="16"/>
                <w:szCs w:val="16"/>
                <w:lang w:eastAsia="en-GB"/>
              </w:rPr>
              <w:t>DMF</w:t>
            </w:r>
          </w:p>
        </w:tc>
        <w:tc>
          <w:tcPr>
            <w:tcW w:w="1076" w:type="dxa"/>
            <w:tcBorders>
              <w:bottom w:val="none" w:sz="0" w:space="0" w:color="auto"/>
            </w:tcBorders>
          </w:tcPr>
          <w:p w14:paraId="7FA64244" w14:textId="77777777" w:rsidR="00571EBF" w:rsidRPr="005946B4" w:rsidRDefault="00571EBF" w:rsidP="00571EBF">
            <w:pPr>
              <w:keepNext/>
              <w:keepLines/>
              <w:spacing w:after="0" w:line="220" w:lineRule="exact"/>
              <w:jc w:val="center"/>
              <w:cnfStyle w:val="100000000000" w:firstRow="1" w:lastRow="0" w:firstColumn="0" w:lastColumn="0" w:oddVBand="0" w:evenVBand="0" w:oddHBand="0" w:evenHBand="0" w:firstRowFirstColumn="0" w:firstRowLastColumn="0" w:lastRowFirstColumn="0" w:lastRowLastColumn="0"/>
              <w:rPr>
                <w:rFonts w:ascii="Arno Pro" w:hAnsi="Arno Pro"/>
                <w:sz w:val="16"/>
                <w:szCs w:val="16"/>
                <w:lang w:eastAsia="en-GB"/>
              </w:rPr>
            </w:pPr>
            <w:r w:rsidRPr="005946B4">
              <w:rPr>
                <w:rFonts w:ascii="Arno Pro" w:hAnsi="Arno Pro"/>
                <w:sz w:val="16"/>
                <w:szCs w:val="16"/>
                <w:lang w:eastAsia="en-GB"/>
              </w:rPr>
              <w:t>NMP</w:t>
            </w:r>
          </w:p>
        </w:tc>
        <w:tc>
          <w:tcPr>
            <w:tcW w:w="1076" w:type="dxa"/>
            <w:tcBorders>
              <w:bottom w:val="none" w:sz="0" w:space="0" w:color="auto"/>
            </w:tcBorders>
          </w:tcPr>
          <w:p w14:paraId="28491BD9" w14:textId="77777777" w:rsidR="00571EBF" w:rsidRPr="005946B4" w:rsidRDefault="00571EBF" w:rsidP="00571EBF">
            <w:pPr>
              <w:keepNext/>
              <w:keepLines/>
              <w:spacing w:after="0" w:line="220" w:lineRule="exact"/>
              <w:jc w:val="center"/>
              <w:cnfStyle w:val="100000000000" w:firstRow="1" w:lastRow="0" w:firstColumn="0" w:lastColumn="0" w:oddVBand="0" w:evenVBand="0" w:oddHBand="0" w:evenHBand="0" w:firstRowFirstColumn="0" w:firstRowLastColumn="0" w:lastRowFirstColumn="0" w:lastRowLastColumn="0"/>
              <w:rPr>
                <w:rFonts w:ascii="Arno Pro" w:hAnsi="Arno Pro"/>
                <w:sz w:val="16"/>
                <w:szCs w:val="16"/>
                <w:lang w:eastAsia="en-GB"/>
              </w:rPr>
            </w:pPr>
            <w:r w:rsidRPr="005946B4">
              <w:rPr>
                <w:rFonts w:ascii="Arno Pro" w:hAnsi="Arno Pro"/>
                <w:sz w:val="16"/>
                <w:szCs w:val="16"/>
                <w:lang w:eastAsia="en-GB"/>
              </w:rPr>
              <w:t>Cyrene</w:t>
            </w:r>
          </w:p>
        </w:tc>
      </w:tr>
      <w:tr w:rsidR="00571EBF" w:rsidRPr="005946B4" w14:paraId="1424C990" w14:textId="77777777" w:rsidTr="00A2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bottom w:val="none" w:sz="0" w:space="0" w:color="auto"/>
            </w:tcBorders>
          </w:tcPr>
          <w:p w14:paraId="71C920BF" w14:textId="77777777" w:rsidR="00571EBF" w:rsidRPr="005946B4" w:rsidRDefault="00571EBF" w:rsidP="00571EBF">
            <w:pPr>
              <w:keepNext/>
              <w:keepLines/>
              <w:spacing w:after="0" w:line="220" w:lineRule="exact"/>
              <w:jc w:val="center"/>
              <w:rPr>
                <w:rFonts w:ascii="Arno Pro" w:hAnsi="Arno Pro"/>
                <w:sz w:val="16"/>
                <w:szCs w:val="16"/>
                <w:lang w:eastAsia="en-GB"/>
              </w:rPr>
            </w:pPr>
            <w:proofErr w:type="spellStart"/>
            <w:r w:rsidRPr="005946B4">
              <w:rPr>
                <w:rFonts w:ascii="Arno Pro" w:hAnsi="Arno Pro"/>
                <w:i/>
                <w:sz w:val="16"/>
                <w:szCs w:val="16"/>
                <w:lang w:eastAsia="en-GB"/>
              </w:rPr>
              <w:t>δ</w:t>
            </w:r>
            <w:r w:rsidRPr="005946B4">
              <w:rPr>
                <w:rFonts w:ascii="Arno Pro" w:hAnsi="Arno Pro"/>
                <w:i/>
                <w:sz w:val="16"/>
                <w:szCs w:val="16"/>
                <w:vertAlign w:val="subscript"/>
                <w:lang w:eastAsia="en-GB"/>
              </w:rPr>
              <w:t>D</w:t>
            </w:r>
            <w:proofErr w:type="spellEnd"/>
            <w:r w:rsidRPr="005946B4">
              <w:rPr>
                <w:rFonts w:ascii="Arno Pro" w:hAnsi="Arno Pro"/>
                <w:sz w:val="16"/>
                <w:szCs w:val="16"/>
                <w:lang w:eastAsia="en-GB"/>
              </w:rPr>
              <w:t>/MPa</w:t>
            </w:r>
            <w:r w:rsidRPr="005946B4">
              <w:rPr>
                <w:rFonts w:ascii="Times New Roman" w:hAnsi="Times New Roman" w:cs="Times New Roman"/>
                <w:sz w:val="16"/>
                <w:szCs w:val="16"/>
                <w:vertAlign w:val="superscript"/>
                <w:lang w:eastAsia="en-GB"/>
              </w:rPr>
              <w:t>0.5</w:t>
            </w:r>
          </w:p>
        </w:tc>
        <w:tc>
          <w:tcPr>
            <w:tcW w:w="1075" w:type="dxa"/>
            <w:tcBorders>
              <w:top w:val="none" w:sz="0" w:space="0" w:color="auto"/>
              <w:bottom w:val="none" w:sz="0" w:space="0" w:color="auto"/>
            </w:tcBorders>
          </w:tcPr>
          <w:p w14:paraId="4BFA2D28"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7.4</w:t>
            </w:r>
          </w:p>
        </w:tc>
        <w:tc>
          <w:tcPr>
            <w:tcW w:w="1076" w:type="dxa"/>
            <w:tcBorders>
              <w:top w:val="none" w:sz="0" w:space="0" w:color="auto"/>
              <w:bottom w:val="none" w:sz="0" w:space="0" w:color="auto"/>
            </w:tcBorders>
          </w:tcPr>
          <w:p w14:paraId="57A3356A"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8.0</w:t>
            </w:r>
          </w:p>
        </w:tc>
        <w:tc>
          <w:tcPr>
            <w:tcW w:w="1076" w:type="dxa"/>
            <w:tcBorders>
              <w:top w:val="none" w:sz="0" w:space="0" w:color="auto"/>
              <w:bottom w:val="none" w:sz="0" w:space="0" w:color="auto"/>
            </w:tcBorders>
          </w:tcPr>
          <w:p w14:paraId="2B451434"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8.8</w:t>
            </w:r>
            <w:r w:rsidRPr="005946B4">
              <w:rPr>
                <w:rFonts w:ascii="Times New Roman" w:hAnsi="Times New Roman" w:cs="Times New Roman"/>
                <w:sz w:val="16"/>
                <w:szCs w:val="16"/>
                <w:vertAlign w:val="superscript"/>
                <w:lang w:eastAsia="en-GB"/>
              </w:rPr>
              <w:t>a</w:t>
            </w:r>
          </w:p>
        </w:tc>
      </w:tr>
      <w:tr w:rsidR="00571EBF" w:rsidRPr="005946B4" w14:paraId="225E050C" w14:textId="77777777" w:rsidTr="00A268DF">
        <w:tc>
          <w:tcPr>
            <w:cnfStyle w:val="001000000000" w:firstRow="0" w:lastRow="0" w:firstColumn="1" w:lastColumn="0" w:oddVBand="0" w:evenVBand="0" w:oddHBand="0" w:evenHBand="0" w:firstRowFirstColumn="0" w:firstRowLastColumn="0" w:lastRowFirstColumn="0" w:lastRowLastColumn="0"/>
            <w:tcW w:w="1877" w:type="dxa"/>
          </w:tcPr>
          <w:p w14:paraId="62555567" w14:textId="77777777" w:rsidR="00571EBF" w:rsidRPr="005946B4" w:rsidRDefault="00571EBF" w:rsidP="00571EBF">
            <w:pPr>
              <w:keepNext/>
              <w:keepLines/>
              <w:spacing w:after="0" w:line="220" w:lineRule="exact"/>
              <w:jc w:val="center"/>
              <w:rPr>
                <w:rFonts w:ascii="Arno Pro" w:hAnsi="Arno Pro"/>
                <w:sz w:val="16"/>
                <w:szCs w:val="16"/>
                <w:lang w:eastAsia="en-GB"/>
              </w:rPr>
            </w:pPr>
            <w:proofErr w:type="spellStart"/>
            <w:r w:rsidRPr="005946B4">
              <w:rPr>
                <w:rFonts w:ascii="Arno Pro" w:hAnsi="Arno Pro"/>
                <w:i/>
                <w:sz w:val="16"/>
                <w:szCs w:val="16"/>
                <w:lang w:eastAsia="en-GB"/>
              </w:rPr>
              <w:t>δ</w:t>
            </w:r>
            <w:r w:rsidRPr="005946B4">
              <w:rPr>
                <w:rFonts w:ascii="Arno Pro" w:hAnsi="Arno Pro"/>
                <w:i/>
                <w:sz w:val="16"/>
                <w:szCs w:val="16"/>
                <w:vertAlign w:val="subscript"/>
                <w:lang w:eastAsia="en-GB"/>
              </w:rPr>
              <w:t>P</w:t>
            </w:r>
            <w:proofErr w:type="spellEnd"/>
            <w:r w:rsidRPr="005946B4">
              <w:rPr>
                <w:rFonts w:ascii="Arno Pro" w:hAnsi="Arno Pro"/>
                <w:sz w:val="16"/>
                <w:szCs w:val="16"/>
                <w:lang w:eastAsia="en-GB"/>
              </w:rPr>
              <w:t>/MPa</w:t>
            </w:r>
            <w:r w:rsidRPr="005946B4">
              <w:rPr>
                <w:rFonts w:ascii="Times New Roman" w:hAnsi="Times New Roman" w:cs="Times New Roman"/>
                <w:sz w:val="16"/>
                <w:szCs w:val="16"/>
                <w:vertAlign w:val="superscript"/>
                <w:lang w:eastAsia="en-GB"/>
              </w:rPr>
              <w:t>0.5</w:t>
            </w:r>
          </w:p>
        </w:tc>
        <w:tc>
          <w:tcPr>
            <w:tcW w:w="1075" w:type="dxa"/>
          </w:tcPr>
          <w:p w14:paraId="7EBA442E"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3.7</w:t>
            </w:r>
          </w:p>
        </w:tc>
        <w:tc>
          <w:tcPr>
            <w:tcW w:w="1076" w:type="dxa"/>
          </w:tcPr>
          <w:p w14:paraId="4AD68AE7"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2.3</w:t>
            </w:r>
          </w:p>
        </w:tc>
        <w:tc>
          <w:tcPr>
            <w:tcW w:w="1076" w:type="dxa"/>
          </w:tcPr>
          <w:p w14:paraId="239B92DE"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0.6</w:t>
            </w:r>
            <w:r w:rsidRPr="005946B4">
              <w:rPr>
                <w:rFonts w:ascii="Times New Roman" w:hAnsi="Times New Roman" w:cs="Times New Roman"/>
                <w:sz w:val="16"/>
                <w:szCs w:val="16"/>
                <w:vertAlign w:val="superscript"/>
                <w:lang w:eastAsia="en-GB"/>
              </w:rPr>
              <w:t>a</w:t>
            </w:r>
          </w:p>
        </w:tc>
      </w:tr>
      <w:tr w:rsidR="00571EBF" w:rsidRPr="005946B4" w14:paraId="51479DFB" w14:textId="77777777" w:rsidTr="00A2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bottom w:val="none" w:sz="0" w:space="0" w:color="auto"/>
            </w:tcBorders>
          </w:tcPr>
          <w:p w14:paraId="0BF47242" w14:textId="77777777" w:rsidR="00571EBF" w:rsidRPr="005946B4" w:rsidRDefault="00571EBF" w:rsidP="00571EBF">
            <w:pPr>
              <w:keepNext/>
              <w:keepLines/>
              <w:spacing w:after="0" w:line="220" w:lineRule="exact"/>
              <w:jc w:val="center"/>
              <w:rPr>
                <w:rFonts w:ascii="Arno Pro" w:hAnsi="Arno Pro"/>
                <w:sz w:val="16"/>
                <w:szCs w:val="16"/>
                <w:lang w:eastAsia="en-GB"/>
              </w:rPr>
            </w:pPr>
            <w:proofErr w:type="spellStart"/>
            <w:r w:rsidRPr="005946B4">
              <w:rPr>
                <w:rFonts w:ascii="Arno Pro" w:hAnsi="Arno Pro"/>
                <w:i/>
                <w:sz w:val="16"/>
                <w:szCs w:val="16"/>
                <w:lang w:eastAsia="en-GB"/>
              </w:rPr>
              <w:t>δ</w:t>
            </w:r>
            <w:r w:rsidRPr="005946B4">
              <w:rPr>
                <w:rFonts w:ascii="Arno Pro" w:hAnsi="Arno Pro"/>
                <w:i/>
                <w:sz w:val="16"/>
                <w:szCs w:val="16"/>
                <w:vertAlign w:val="subscript"/>
                <w:lang w:eastAsia="en-GB"/>
              </w:rPr>
              <w:t>H</w:t>
            </w:r>
            <w:proofErr w:type="spellEnd"/>
            <w:r w:rsidRPr="005946B4">
              <w:rPr>
                <w:rFonts w:ascii="Arno Pro" w:hAnsi="Arno Pro"/>
                <w:sz w:val="16"/>
                <w:szCs w:val="16"/>
                <w:lang w:eastAsia="en-GB"/>
              </w:rPr>
              <w:t>/MPa</w:t>
            </w:r>
            <w:r w:rsidRPr="005946B4">
              <w:rPr>
                <w:rFonts w:ascii="Times New Roman" w:hAnsi="Times New Roman" w:cs="Times New Roman"/>
                <w:sz w:val="16"/>
                <w:szCs w:val="16"/>
                <w:vertAlign w:val="superscript"/>
                <w:lang w:eastAsia="en-GB"/>
              </w:rPr>
              <w:t>0.5</w:t>
            </w:r>
          </w:p>
        </w:tc>
        <w:tc>
          <w:tcPr>
            <w:tcW w:w="1075" w:type="dxa"/>
            <w:tcBorders>
              <w:top w:val="none" w:sz="0" w:space="0" w:color="auto"/>
              <w:bottom w:val="none" w:sz="0" w:space="0" w:color="auto"/>
            </w:tcBorders>
          </w:tcPr>
          <w:p w14:paraId="3BCFF9BC"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1.3</w:t>
            </w:r>
          </w:p>
        </w:tc>
        <w:tc>
          <w:tcPr>
            <w:tcW w:w="1076" w:type="dxa"/>
            <w:tcBorders>
              <w:top w:val="none" w:sz="0" w:space="0" w:color="auto"/>
              <w:bottom w:val="none" w:sz="0" w:space="0" w:color="auto"/>
            </w:tcBorders>
          </w:tcPr>
          <w:p w14:paraId="34AC7E22"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7.2</w:t>
            </w:r>
          </w:p>
        </w:tc>
        <w:tc>
          <w:tcPr>
            <w:tcW w:w="1076" w:type="dxa"/>
            <w:tcBorders>
              <w:top w:val="none" w:sz="0" w:space="0" w:color="auto"/>
              <w:bottom w:val="none" w:sz="0" w:space="0" w:color="auto"/>
            </w:tcBorders>
          </w:tcPr>
          <w:p w14:paraId="586FBA36"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6.9</w:t>
            </w:r>
            <w:r w:rsidRPr="005946B4">
              <w:rPr>
                <w:rFonts w:ascii="Times New Roman" w:hAnsi="Times New Roman" w:cs="Times New Roman"/>
                <w:sz w:val="16"/>
                <w:szCs w:val="16"/>
                <w:vertAlign w:val="superscript"/>
                <w:lang w:eastAsia="en-GB"/>
              </w:rPr>
              <w:t>a</w:t>
            </w:r>
          </w:p>
        </w:tc>
      </w:tr>
      <w:tr w:rsidR="00571EBF" w:rsidRPr="005946B4" w14:paraId="4D091933" w14:textId="77777777" w:rsidTr="00A268DF">
        <w:tc>
          <w:tcPr>
            <w:cnfStyle w:val="001000000000" w:firstRow="0" w:lastRow="0" w:firstColumn="1" w:lastColumn="0" w:oddVBand="0" w:evenVBand="0" w:oddHBand="0" w:evenHBand="0" w:firstRowFirstColumn="0" w:firstRowLastColumn="0" w:lastRowFirstColumn="0" w:lastRowLastColumn="0"/>
            <w:tcW w:w="1877" w:type="dxa"/>
          </w:tcPr>
          <w:p w14:paraId="43848365" w14:textId="77777777" w:rsidR="00571EBF" w:rsidRPr="005946B4" w:rsidRDefault="00571EBF" w:rsidP="00571EBF">
            <w:pPr>
              <w:keepNext/>
              <w:keepLines/>
              <w:spacing w:after="0" w:line="220" w:lineRule="exact"/>
              <w:jc w:val="center"/>
              <w:rPr>
                <w:rFonts w:ascii="Arno Pro" w:hAnsi="Arno Pro"/>
                <w:sz w:val="16"/>
                <w:szCs w:val="16"/>
                <w:lang w:eastAsia="en-GB"/>
              </w:rPr>
            </w:pPr>
            <w:r w:rsidRPr="005946B4">
              <w:rPr>
                <w:rFonts w:ascii="Arno Pro" w:hAnsi="Arno Pro"/>
                <w:sz w:val="16"/>
                <w:szCs w:val="16"/>
                <w:lang w:eastAsia="en-GB"/>
              </w:rPr>
              <w:t>MP/°C</w:t>
            </w:r>
          </w:p>
        </w:tc>
        <w:tc>
          <w:tcPr>
            <w:tcW w:w="1075" w:type="dxa"/>
          </w:tcPr>
          <w:p w14:paraId="4DB19208"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60.5</w:t>
            </w:r>
          </w:p>
        </w:tc>
        <w:tc>
          <w:tcPr>
            <w:tcW w:w="1076" w:type="dxa"/>
          </w:tcPr>
          <w:p w14:paraId="303C1CAA"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24</w:t>
            </w:r>
          </w:p>
        </w:tc>
        <w:tc>
          <w:tcPr>
            <w:tcW w:w="1076" w:type="dxa"/>
          </w:tcPr>
          <w:p w14:paraId="0D2484D8"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lt;</w:t>
            </w:r>
            <w:r w:rsidR="009D44B2" w:rsidRPr="005946B4">
              <w:rPr>
                <w:rFonts w:ascii="Times New Roman" w:hAnsi="Times New Roman" w:cs="Times New Roman"/>
                <w:sz w:val="16"/>
                <w:szCs w:val="16"/>
                <w:lang w:eastAsia="en-GB"/>
              </w:rPr>
              <w:t xml:space="preserve"> </w:t>
            </w:r>
            <w:r w:rsidRPr="005946B4">
              <w:rPr>
                <w:rFonts w:ascii="Times New Roman" w:hAnsi="Times New Roman" w:cs="Times New Roman"/>
                <w:sz w:val="16"/>
                <w:szCs w:val="16"/>
                <w:lang w:eastAsia="en-GB"/>
              </w:rPr>
              <w:t>-18</w:t>
            </w:r>
          </w:p>
        </w:tc>
      </w:tr>
      <w:tr w:rsidR="00571EBF" w:rsidRPr="005946B4" w14:paraId="56C62CEE" w14:textId="77777777" w:rsidTr="00A2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bottom w:val="none" w:sz="0" w:space="0" w:color="auto"/>
            </w:tcBorders>
          </w:tcPr>
          <w:p w14:paraId="7118A559" w14:textId="77777777" w:rsidR="00571EBF" w:rsidRPr="005946B4" w:rsidRDefault="00571EBF" w:rsidP="00571EBF">
            <w:pPr>
              <w:keepNext/>
              <w:keepLines/>
              <w:spacing w:after="0" w:line="220" w:lineRule="exact"/>
              <w:jc w:val="center"/>
              <w:rPr>
                <w:rFonts w:ascii="Arno Pro" w:hAnsi="Arno Pro"/>
                <w:sz w:val="16"/>
                <w:szCs w:val="16"/>
                <w:lang w:eastAsia="en-GB"/>
              </w:rPr>
            </w:pPr>
            <w:r w:rsidRPr="005946B4">
              <w:rPr>
                <w:rFonts w:ascii="Arno Pro" w:hAnsi="Arno Pro"/>
                <w:sz w:val="16"/>
                <w:szCs w:val="16"/>
                <w:lang w:eastAsia="en-GB"/>
              </w:rPr>
              <w:t>BP/°C</w:t>
            </w:r>
          </w:p>
        </w:tc>
        <w:tc>
          <w:tcPr>
            <w:tcW w:w="1075" w:type="dxa"/>
            <w:tcBorders>
              <w:top w:val="none" w:sz="0" w:space="0" w:color="auto"/>
              <w:bottom w:val="none" w:sz="0" w:space="0" w:color="auto"/>
            </w:tcBorders>
          </w:tcPr>
          <w:p w14:paraId="598C2FC8"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53</w:t>
            </w:r>
          </w:p>
        </w:tc>
        <w:tc>
          <w:tcPr>
            <w:tcW w:w="1076" w:type="dxa"/>
            <w:tcBorders>
              <w:top w:val="none" w:sz="0" w:space="0" w:color="auto"/>
              <w:bottom w:val="none" w:sz="0" w:space="0" w:color="auto"/>
            </w:tcBorders>
          </w:tcPr>
          <w:p w14:paraId="7211ED96"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202</w:t>
            </w:r>
          </w:p>
        </w:tc>
        <w:tc>
          <w:tcPr>
            <w:tcW w:w="1076" w:type="dxa"/>
            <w:tcBorders>
              <w:top w:val="none" w:sz="0" w:space="0" w:color="auto"/>
              <w:bottom w:val="none" w:sz="0" w:space="0" w:color="auto"/>
            </w:tcBorders>
          </w:tcPr>
          <w:p w14:paraId="34D47CD8"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203</w:t>
            </w:r>
          </w:p>
        </w:tc>
      </w:tr>
      <w:tr w:rsidR="00571EBF" w:rsidRPr="005946B4" w14:paraId="0D23AB56" w14:textId="77777777" w:rsidTr="00A268DF">
        <w:tc>
          <w:tcPr>
            <w:cnfStyle w:val="001000000000" w:firstRow="0" w:lastRow="0" w:firstColumn="1" w:lastColumn="0" w:oddVBand="0" w:evenVBand="0" w:oddHBand="0" w:evenHBand="0" w:firstRowFirstColumn="0" w:firstRowLastColumn="0" w:lastRowFirstColumn="0" w:lastRowLastColumn="0"/>
            <w:tcW w:w="1877" w:type="dxa"/>
          </w:tcPr>
          <w:p w14:paraId="0BB684B9" w14:textId="77777777" w:rsidR="00571EBF" w:rsidRPr="005946B4" w:rsidRDefault="00571EBF" w:rsidP="00571EBF">
            <w:pPr>
              <w:keepNext/>
              <w:keepLines/>
              <w:spacing w:after="0" w:line="220" w:lineRule="exact"/>
              <w:jc w:val="center"/>
              <w:rPr>
                <w:rFonts w:ascii="Arno Pro" w:hAnsi="Arno Pro"/>
                <w:sz w:val="16"/>
                <w:szCs w:val="16"/>
                <w:lang w:eastAsia="en-GB"/>
              </w:rPr>
            </w:pPr>
            <w:r w:rsidRPr="005946B4">
              <w:rPr>
                <w:rFonts w:ascii="Arno Pro" w:hAnsi="Arno Pro"/>
                <w:i/>
                <w:sz w:val="16"/>
                <w:szCs w:val="16"/>
                <w:lang w:eastAsia="en-GB"/>
              </w:rPr>
              <w:t>ρ</w:t>
            </w:r>
            <w:r w:rsidRPr="005946B4">
              <w:rPr>
                <w:rFonts w:ascii="Arno Pro" w:hAnsi="Arno Pro"/>
                <w:sz w:val="16"/>
                <w:szCs w:val="16"/>
                <w:lang w:eastAsia="en-GB"/>
              </w:rPr>
              <w:t>/g cm</w:t>
            </w:r>
            <w:r w:rsidRPr="005946B4">
              <w:rPr>
                <w:rFonts w:ascii="Times New Roman" w:hAnsi="Times New Roman" w:cs="Times New Roman"/>
                <w:sz w:val="16"/>
                <w:szCs w:val="16"/>
                <w:vertAlign w:val="superscript"/>
                <w:lang w:eastAsia="en-GB"/>
              </w:rPr>
              <w:t>-3</w:t>
            </w:r>
          </w:p>
        </w:tc>
        <w:tc>
          <w:tcPr>
            <w:tcW w:w="1075" w:type="dxa"/>
          </w:tcPr>
          <w:p w14:paraId="740E7403"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0.94</w:t>
            </w:r>
          </w:p>
        </w:tc>
        <w:tc>
          <w:tcPr>
            <w:tcW w:w="1076" w:type="dxa"/>
          </w:tcPr>
          <w:p w14:paraId="698589E1"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03</w:t>
            </w:r>
          </w:p>
        </w:tc>
        <w:tc>
          <w:tcPr>
            <w:tcW w:w="1076" w:type="dxa"/>
          </w:tcPr>
          <w:p w14:paraId="43076111" w14:textId="77777777" w:rsidR="00571EBF" w:rsidRPr="005946B4" w:rsidRDefault="00571EBF" w:rsidP="00571EBF">
            <w:pPr>
              <w:keepNext/>
              <w:keepLines/>
              <w:spacing w:after="0" w:line="220" w:lineRule="exac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25</w:t>
            </w:r>
          </w:p>
        </w:tc>
      </w:tr>
      <w:tr w:rsidR="00571EBF" w:rsidRPr="005946B4" w14:paraId="6822B231" w14:textId="77777777" w:rsidTr="00A268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bottom w:val="none" w:sz="0" w:space="0" w:color="auto"/>
            </w:tcBorders>
          </w:tcPr>
          <w:p w14:paraId="2C70B3C5" w14:textId="77777777" w:rsidR="00571EBF" w:rsidRPr="005946B4" w:rsidRDefault="00571EBF" w:rsidP="00571EBF">
            <w:pPr>
              <w:keepNext/>
              <w:keepLines/>
              <w:spacing w:after="0" w:line="220" w:lineRule="exact"/>
              <w:jc w:val="center"/>
              <w:rPr>
                <w:rFonts w:ascii="Arno Pro" w:hAnsi="Arno Pro"/>
                <w:sz w:val="16"/>
                <w:szCs w:val="16"/>
                <w:lang w:eastAsia="en-GB"/>
              </w:rPr>
            </w:pPr>
            <w:proofErr w:type="spellStart"/>
            <w:r w:rsidRPr="005946B4">
              <w:rPr>
                <w:rFonts w:ascii="Arno Pro" w:hAnsi="Arno Pro"/>
                <w:i/>
                <w:sz w:val="16"/>
                <w:szCs w:val="16"/>
                <w:lang w:eastAsia="en-GB"/>
              </w:rPr>
              <w:t>V</w:t>
            </w:r>
            <w:r w:rsidRPr="005946B4">
              <w:rPr>
                <w:rFonts w:ascii="Arno Pro" w:hAnsi="Arno Pro"/>
                <w:i/>
                <w:sz w:val="16"/>
                <w:szCs w:val="16"/>
                <w:vertAlign w:val="subscript"/>
                <w:lang w:eastAsia="en-GB"/>
              </w:rPr>
              <w:t>m</w:t>
            </w:r>
            <w:proofErr w:type="spellEnd"/>
            <w:r w:rsidRPr="005946B4">
              <w:rPr>
                <w:rFonts w:ascii="Arno Pro" w:hAnsi="Arno Pro"/>
                <w:sz w:val="16"/>
                <w:szCs w:val="16"/>
                <w:lang w:eastAsia="en-GB"/>
              </w:rPr>
              <w:t>/cm</w:t>
            </w:r>
            <w:r w:rsidRPr="005946B4">
              <w:rPr>
                <w:rFonts w:ascii="Times New Roman" w:hAnsi="Times New Roman" w:cs="Times New Roman"/>
                <w:sz w:val="16"/>
                <w:szCs w:val="16"/>
                <w:vertAlign w:val="superscript"/>
                <w:lang w:eastAsia="en-GB"/>
              </w:rPr>
              <w:t>3</w:t>
            </w:r>
            <w:r w:rsidRPr="005946B4">
              <w:rPr>
                <w:rFonts w:ascii="Times New Roman" w:hAnsi="Times New Roman" w:cs="Times New Roman"/>
                <w:sz w:val="16"/>
                <w:szCs w:val="16"/>
                <w:lang w:eastAsia="en-GB"/>
              </w:rPr>
              <w:t xml:space="preserve"> </w:t>
            </w:r>
            <w:r w:rsidRPr="005946B4">
              <w:rPr>
                <w:rFonts w:ascii="Arno Pro" w:hAnsi="Arno Pro"/>
                <w:sz w:val="16"/>
                <w:szCs w:val="16"/>
                <w:lang w:eastAsia="en-GB"/>
              </w:rPr>
              <w:t>mol</w:t>
            </w:r>
            <w:r w:rsidRPr="005946B4">
              <w:rPr>
                <w:rFonts w:ascii="Times New Roman" w:hAnsi="Times New Roman" w:cs="Times New Roman"/>
                <w:sz w:val="16"/>
                <w:szCs w:val="16"/>
                <w:vertAlign w:val="superscript"/>
                <w:lang w:eastAsia="en-GB"/>
              </w:rPr>
              <w:t>-1</w:t>
            </w:r>
          </w:p>
        </w:tc>
        <w:tc>
          <w:tcPr>
            <w:tcW w:w="1075" w:type="dxa"/>
            <w:tcBorders>
              <w:top w:val="none" w:sz="0" w:space="0" w:color="auto"/>
              <w:bottom w:val="none" w:sz="0" w:space="0" w:color="auto"/>
            </w:tcBorders>
          </w:tcPr>
          <w:p w14:paraId="7AAD68E0"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77.0</w:t>
            </w:r>
          </w:p>
        </w:tc>
        <w:tc>
          <w:tcPr>
            <w:tcW w:w="1076" w:type="dxa"/>
            <w:tcBorders>
              <w:top w:val="none" w:sz="0" w:space="0" w:color="auto"/>
              <w:bottom w:val="none" w:sz="0" w:space="0" w:color="auto"/>
            </w:tcBorders>
          </w:tcPr>
          <w:p w14:paraId="699D512F"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96.5</w:t>
            </w:r>
          </w:p>
        </w:tc>
        <w:tc>
          <w:tcPr>
            <w:tcW w:w="1076" w:type="dxa"/>
            <w:tcBorders>
              <w:top w:val="none" w:sz="0" w:space="0" w:color="auto"/>
              <w:bottom w:val="none" w:sz="0" w:space="0" w:color="auto"/>
            </w:tcBorders>
          </w:tcPr>
          <w:p w14:paraId="534062FF" w14:textId="77777777" w:rsidR="00571EBF" w:rsidRPr="005946B4" w:rsidRDefault="00571EBF" w:rsidP="00571EBF">
            <w:pPr>
              <w:keepNext/>
              <w:keepLines/>
              <w:spacing w:after="0" w:line="220" w:lineRule="exac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eastAsia="en-GB"/>
              </w:rPr>
            </w:pPr>
            <w:r w:rsidRPr="005946B4">
              <w:rPr>
                <w:rFonts w:ascii="Times New Roman" w:hAnsi="Times New Roman" w:cs="Times New Roman"/>
                <w:sz w:val="16"/>
                <w:szCs w:val="16"/>
                <w:lang w:eastAsia="en-GB"/>
              </w:rPr>
              <w:t>102.5</w:t>
            </w:r>
          </w:p>
        </w:tc>
      </w:tr>
    </w:tbl>
    <w:p w14:paraId="161AEEAD" w14:textId="77777777" w:rsidR="00571EBF" w:rsidRPr="005946B4" w:rsidRDefault="00571EBF" w:rsidP="00571EBF">
      <w:pPr>
        <w:keepLines/>
        <w:pBdr>
          <w:bottom w:val="single" w:sz="12" w:space="0" w:color="999999"/>
        </w:pBdr>
        <w:spacing w:before="120" w:after="160" w:line="200" w:lineRule="exact"/>
        <w:rPr>
          <w:rFonts w:ascii="Arno Pro" w:hAnsi="Arno Pro"/>
          <w:sz w:val="15"/>
          <w:lang w:val="en-GB" w:eastAsia="en-GB"/>
        </w:rPr>
      </w:pPr>
      <w:r w:rsidRPr="005946B4">
        <w:rPr>
          <w:rFonts w:ascii="Arno Pro" w:hAnsi="Arno Pro"/>
          <w:sz w:val="15"/>
          <w:vertAlign w:val="superscript"/>
          <w:lang w:val="en-GB" w:eastAsia="en-GB"/>
        </w:rPr>
        <w:t>a</w:t>
      </w:r>
      <w:r w:rsidRPr="005946B4">
        <w:rPr>
          <w:rFonts w:ascii="Arno Pro" w:hAnsi="Arno Pro"/>
          <w:sz w:val="15"/>
          <w:lang w:val="en-GB" w:eastAsia="en-GB"/>
        </w:rPr>
        <w:t xml:space="preserve"> Calculated with </w:t>
      </w:r>
      <w:proofErr w:type="spellStart"/>
      <w:r w:rsidRPr="005946B4">
        <w:rPr>
          <w:rFonts w:ascii="Arno Pro" w:hAnsi="Arno Pro"/>
          <w:sz w:val="15"/>
          <w:lang w:val="en-GB" w:eastAsia="en-GB"/>
        </w:rPr>
        <w:t>HSPiP</w:t>
      </w:r>
      <w:proofErr w:type="spellEnd"/>
      <w:r w:rsidRPr="005946B4">
        <w:rPr>
          <w:rFonts w:ascii="Arno Pro" w:hAnsi="Arno Pro"/>
          <w:sz w:val="15"/>
          <w:lang w:val="en-GB" w:eastAsia="en-GB"/>
        </w:rPr>
        <w:t xml:space="preserve"> software.</w:t>
      </w:r>
    </w:p>
    <w:p w14:paraId="024C24DF" w14:textId="77777777" w:rsidR="00033B2D" w:rsidRPr="005946B4" w:rsidRDefault="0029345B" w:rsidP="009F3CA9">
      <w:pPr>
        <w:pStyle w:val="RSCI02FigureSchemeChartwithtopbar"/>
        <w:jc w:val="center"/>
        <w:rPr>
          <w:color w:val="FF0000"/>
        </w:rPr>
      </w:pPr>
      <w:r w:rsidRPr="005946B4">
        <w:rPr>
          <w:noProof/>
          <w:color w:val="FF0000"/>
          <w:lang w:val="en-CA" w:eastAsia="en-CA"/>
        </w:rPr>
        <w:drawing>
          <wp:inline distT="0" distB="0" distL="0" distR="0" wp14:anchorId="0DE554E3" wp14:editId="31F63306">
            <wp:extent cx="2822448" cy="1082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yrene-new.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2448" cy="1082040"/>
                    </a:xfrm>
                    <a:prstGeom prst="rect">
                      <a:avLst/>
                    </a:prstGeom>
                  </pic:spPr>
                </pic:pic>
              </a:graphicData>
            </a:graphic>
          </wp:inline>
        </w:drawing>
      </w:r>
    </w:p>
    <w:p w14:paraId="3E2F394E" w14:textId="72AE8D1D" w:rsidR="0029345B" w:rsidRPr="005946B4" w:rsidRDefault="0029345B" w:rsidP="0029345B">
      <w:pPr>
        <w:pStyle w:val="RSCI01FigureSchemeChartwithbottombar"/>
        <w:rPr>
          <w:rFonts w:ascii="Arno Pro" w:hAnsi="Arno Pro" w:cstheme="minorBidi"/>
          <w:bCs/>
          <w:w w:val="100"/>
        </w:rPr>
      </w:pPr>
      <w:r w:rsidRPr="005946B4">
        <w:rPr>
          <w:rFonts w:ascii="Arno Pro" w:hAnsi="Arno Pro" w:cstheme="minorBidi"/>
          <w:bCs/>
          <w:w w:val="100"/>
        </w:rPr>
        <w:t xml:space="preserve">Figure 1. Scheme of the production of </w:t>
      </w:r>
      <w:proofErr w:type="spellStart"/>
      <w:r w:rsidRPr="005946B4">
        <w:rPr>
          <w:rFonts w:ascii="Arno Pro" w:hAnsi="Arno Pro" w:cstheme="minorBidi"/>
          <w:bCs/>
          <w:w w:val="100"/>
        </w:rPr>
        <w:t>dihydrolevoglucosenone</w:t>
      </w:r>
      <w:proofErr w:type="spellEnd"/>
      <w:r w:rsidR="001D6A4A" w:rsidRPr="005946B4">
        <w:rPr>
          <w:rFonts w:ascii="Arno Pro" w:hAnsi="Arno Pro" w:cstheme="minorBidi"/>
          <w:bCs/>
          <w:w w:val="100"/>
        </w:rPr>
        <w:t xml:space="preserve"> </w:t>
      </w:r>
      <w:r w:rsidRPr="005946B4">
        <w:rPr>
          <w:rFonts w:ascii="Arno Pro" w:hAnsi="Arno Pro" w:cstheme="minorBidi"/>
          <w:bCs/>
          <w:w w:val="100"/>
        </w:rPr>
        <w:t>(Cyrene).</w:t>
      </w:r>
    </w:p>
    <w:p w14:paraId="69ECADB8" w14:textId="77777777" w:rsidR="00253B1E" w:rsidRPr="005946B4" w:rsidRDefault="00253B1E" w:rsidP="00253B1E">
      <w:pPr>
        <w:pStyle w:val="TAMainText"/>
      </w:pPr>
      <w:r w:rsidRPr="005946B4">
        <w:lastRenderedPageBreak/>
        <w:t>Cyrene (</w:t>
      </w:r>
      <w:proofErr w:type="spellStart"/>
      <w:r w:rsidRPr="005946B4">
        <w:t>Dihydrolevoglucosenone</w:t>
      </w:r>
      <w:proofErr w:type="spellEnd"/>
      <w:r w:rsidRPr="005946B4">
        <w:t xml:space="preserve">; Figure 1) is a dipolar aprotic solvent, which can be derived from waste cellulose </w:t>
      </w:r>
    </w:p>
    <w:p w14:paraId="34B64B51" w14:textId="4C497F20" w:rsidR="00571EBF" w:rsidRPr="005946B4" w:rsidRDefault="00D36AA5" w:rsidP="00D36AA5">
      <w:pPr>
        <w:pStyle w:val="TAMainText"/>
        <w:ind w:firstLine="0"/>
      </w:pPr>
      <w:r w:rsidRPr="005946B4">
        <w:t xml:space="preserve">in two </w:t>
      </w:r>
      <w:r w:rsidR="001216C9" w:rsidRPr="005946B4">
        <w:t>simple steps.</w:t>
      </w:r>
      <w:r w:rsidR="00E50D04" w:rsidRPr="005946B4">
        <w:fldChar w:fldCharType="begin"/>
      </w:r>
      <w:r w:rsidR="009C7FAD" w:rsidRPr="005946B4">
        <w:instrText xml:space="preserve"> ADDIN EN.CITE &lt;EndNote&gt;&lt;Cite&gt;&lt;Author&gt;Sherwood&lt;/Author&gt;&lt;Year&gt;2014&lt;/Year&gt;&lt;RecNum&gt;3&lt;/RecNum&gt;&lt;DisplayText&gt;&lt;style face="superscript"&gt;54&lt;/style&gt;&lt;/DisplayText&gt;&lt;record&gt;&lt;rec-number&gt;3&lt;/rec-number&gt;&lt;foreign-keys&gt;&lt;key app="EN" db-id="zd592srzmpvee9exftzvrw5ateapse522t2r" timestamp="1444859936"&gt;3&lt;/key&gt;&lt;key app="ENWeb" db-id=""&gt;0&lt;/key&gt;&lt;/foreign-keys&gt;&lt;ref-type name="Journal Article"&gt;17&lt;/ref-type&gt;&lt;contributors&gt;&lt;authors&gt;&lt;author&gt;Sherwood, J.&lt;/author&gt;&lt;author&gt;De bruyn, M.&lt;/author&gt;&lt;author&gt;Constantinou, A.&lt;/author&gt;&lt;author&gt;Moity, L.&lt;/author&gt;&lt;author&gt;McElroy, C. R.&lt;/author&gt;&lt;author&gt;Farmer, T. J.&lt;/author&gt;&lt;author&gt;Duncan, T.&lt;/author&gt;&lt;author&gt;Raverty, W.&lt;/author&gt;&lt;author&gt;Hunt, A. J.&lt;/author&gt;&lt;author&gt;Clark, J. H.&lt;/author&gt;&lt;/authors&gt;&lt;/contributors&gt;&lt;auth-address&gt;Green Chemistry Centre of Excellence, Department of Chemistry, University of York, Heslington, York, YO10 5DD, UK. james.clark@york.ac.uk.&lt;/auth-address&gt;&lt;titles&gt;&lt;title&gt;Dihydrolevoglucosenone (Cyrene) as a bio-based alternative for dipolar aprotic solvents&lt;/title&gt;&lt;secondary-title&gt;Chemical Communications&lt;/secondary-title&gt;&lt;/titles&gt;&lt;periodical&gt;&lt;full-title&gt;Chemical Communications&lt;/full-title&gt;&lt;abbr-1&gt;Chem. Commun.&lt;/abbr-1&gt;&lt;abbr-2&gt;Chem Commun&lt;/abbr-2&gt;&lt;/periodical&gt;&lt;pages&gt;9650-2&lt;/pages&gt;&lt;volume&gt;50&lt;/volume&gt;&lt;number&gt;68&lt;/number&gt;&lt;keywords&gt;&lt;keyword&gt;Bicyclo Compounds, Heterocyclic/*chemistry&lt;/keyword&gt;&lt;keyword&gt;Cellulose/*analogs &amp;amp; derivatives&lt;/keyword&gt;&lt;keyword&gt;Halogenation&lt;/keyword&gt;&lt;keyword&gt;Models, Molecular&lt;/keyword&gt;&lt;keyword&gt;Solvents/chemistry&lt;/keyword&gt;&lt;/keywords&gt;&lt;dates&gt;&lt;year&gt;2014&lt;/year&gt;&lt;pub-dates&gt;&lt;date&gt;Sep 4&lt;/date&gt;&lt;/pub-dates&gt;&lt;/dates&gt;&lt;isbn&gt;1364-548X (Electronic)&amp;#xD;1359-7345 (Linking)&lt;/isbn&gt;&lt;accession-num&gt;25007289&lt;/accession-num&gt;&lt;urls&gt;&lt;related-urls&gt;&lt;url&gt;http://www.ncbi.nlm.nih.gov/pubmed/25007289&lt;/url&gt;&lt;/related-urls&gt;&lt;/urls&gt;&lt;electronic-resource-num&gt;10.1039/c4cc04133j&lt;/electronic-resource-num&gt;&lt;/record&gt;&lt;/Cite&gt;&lt;/EndNote&gt;</w:instrText>
      </w:r>
      <w:r w:rsidR="00E50D04" w:rsidRPr="005946B4">
        <w:fldChar w:fldCharType="separate"/>
      </w:r>
      <w:r w:rsidR="003B4B49" w:rsidRPr="005946B4">
        <w:rPr>
          <w:noProof/>
          <w:vertAlign w:val="superscript"/>
        </w:rPr>
        <w:t>54</w:t>
      </w:r>
      <w:r w:rsidR="00E50D04" w:rsidRPr="005946B4">
        <w:fldChar w:fldCharType="end"/>
      </w:r>
      <w:r w:rsidR="001216C9" w:rsidRPr="005946B4">
        <w:t xml:space="preserve">  The </w:t>
      </w:r>
      <w:proofErr w:type="spellStart"/>
      <w:r w:rsidR="001216C9" w:rsidRPr="005946B4">
        <w:t>Kamlet</w:t>
      </w:r>
      <w:proofErr w:type="spellEnd"/>
      <w:r w:rsidR="001216C9" w:rsidRPr="005946B4">
        <w:t>–</w:t>
      </w:r>
      <w:proofErr w:type="spellStart"/>
      <w:r w:rsidR="001216C9" w:rsidRPr="005946B4">
        <w:t>Abboud</w:t>
      </w:r>
      <w:proofErr w:type="spellEnd"/>
      <w:r w:rsidR="001216C9" w:rsidRPr="005946B4">
        <w:t xml:space="preserve">–Taft (KAT) polarity scale corresponding to </w:t>
      </w:r>
      <w:proofErr w:type="spellStart"/>
      <w:r w:rsidR="001216C9" w:rsidRPr="005946B4">
        <w:t>dipolarity</w:t>
      </w:r>
      <w:proofErr w:type="spellEnd"/>
      <w:r w:rsidR="001216C9" w:rsidRPr="005946B4">
        <w:t xml:space="preserve"> of a solvent </w:t>
      </w:r>
      <w:r w:rsidR="001216C9" w:rsidRPr="005946B4">
        <w:rPr>
          <w:i/>
        </w:rPr>
        <w:t>π</w:t>
      </w:r>
      <w:r w:rsidR="001216C9" w:rsidRPr="005946B4">
        <w:t>* is similar among Cyrene, NMP and DMF, with values of 0.93, 0.90 and 0.88 respectively.</w:t>
      </w:r>
      <w:r w:rsidR="00E50D04" w:rsidRPr="005946B4">
        <w:fldChar w:fldCharType="begin"/>
      </w:r>
      <w:r w:rsidR="009C7FAD" w:rsidRPr="005946B4">
        <w:instrText xml:space="preserve"> ADDIN EN.CITE &lt;EndNote&gt;&lt;Cite&gt;&lt;Author&gt;Sherwood&lt;/Author&gt;&lt;Year&gt;2014&lt;/Year&gt;&lt;RecNum&gt;3&lt;/RecNum&gt;&lt;DisplayText&gt;&lt;style face="superscript"&gt;54&lt;/style&gt;&lt;/DisplayText&gt;&lt;record&gt;&lt;rec-number&gt;3&lt;/rec-number&gt;&lt;foreign-keys&gt;&lt;key app="EN" db-id="zd592srzmpvee9exftzvrw5ateapse522t2r" timestamp="1444859936"&gt;3&lt;/key&gt;&lt;key app="ENWeb" db-id=""&gt;0&lt;/key&gt;&lt;/foreign-keys&gt;&lt;ref-type name="Journal Article"&gt;17&lt;/ref-type&gt;&lt;contributors&gt;&lt;authors&gt;&lt;author&gt;Sherwood, J.&lt;/author&gt;&lt;author&gt;De bruyn, M.&lt;/author&gt;&lt;author&gt;Constantinou, A.&lt;/author&gt;&lt;author&gt;Moity, L.&lt;/author&gt;&lt;author&gt;McElroy, C. R.&lt;/author&gt;&lt;author&gt;Farmer, T. J.&lt;/author&gt;&lt;author&gt;Duncan, T.&lt;/author&gt;&lt;author&gt;Raverty, W.&lt;/author&gt;&lt;author&gt;Hunt, A. J.&lt;/author&gt;&lt;author&gt;Clark, J. H.&lt;/author&gt;&lt;/authors&gt;&lt;/contributors&gt;&lt;auth-address&gt;Green Chemistry Centre of Excellence, Department of Chemistry, University of York, Heslington, York, YO10 5DD, UK. james.clark@york.ac.uk.&lt;/auth-address&gt;&lt;titles&gt;&lt;title&gt;Dihydrolevoglucosenone (Cyrene) as a bio-based alternative for dipolar aprotic solvents&lt;/title&gt;&lt;secondary-title&gt;Chemical Communications&lt;/secondary-title&gt;&lt;/titles&gt;&lt;periodical&gt;&lt;full-title&gt;Chemical Communications&lt;/full-title&gt;&lt;abbr-1&gt;Chem. Commun.&lt;/abbr-1&gt;&lt;abbr-2&gt;Chem Commun&lt;/abbr-2&gt;&lt;/periodical&gt;&lt;pages&gt;9650-2&lt;/pages&gt;&lt;volume&gt;50&lt;/volume&gt;&lt;number&gt;68&lt;/number&gt;&lt;keywords&gt;&lt;keyword&gt;Bicyclo Compounds, Heterocyclic/*chemistry&lt;/keyword&gt;&lt;keyword&gt;Cellulose/*analogs &amp;amp; derivatives&lt;/keyword&gt;&lt;keyword&gt;Halogenation&lt;/keyword&gt;&lt;keyword&gt;Models, Molecular&lt;/keyword&gt;&lt;keyword&gt;Solvents/chemistry&lt;/keyword&gt;&lt;/keywords&gt;&lt;dates&gt;&lt;year&gt;2014&lt;/year&gt;&lt;pub-dates&gt;&lt;date&gt;Sep 4&lt;/date&gt;&lt;/pub-dates&gt;&lt;/dates&gt;&lt;isbn&gt;1364-548X (Electronic)&amp;#xD;1359-7345 (Linking)&lt;/isbn&gt;&lt;accession-num&gt;25007289&lt;/accession-num&gt;&lt;urls&gt;&lt;related-urls&gt;&lt;url&gt;http://www.ncbi.nlm.nih.gov/pubmed/25007289&lt;/url&gt;&lt;/related-urls&gt;&lt;/urls&gt;&lt;electronic-resource-num&gt;10.1039/c4cc04133j&lt;/electronic-resource-num&gt;&lt;/record&gt;&lt;/Cite&gt;&lt;/EndNote&gt;</w:instrText>
      </w:r>
      <w:r w:rsidR="00E50D04" w:rsidRPr="005946B4">
        <w:fldChar w:fldCharType="separate"/>
      </w:r>
      <w:r w:rsidR="003B4B49" w:rsidRPr="005946B4">
        <w:rPr>
          <w:noProof/>
          <w:vertAlign w:val="superscript"/>
        </w:rPr>
        <w:t>54</w:t>
      </w:r>
      <w:r w:rsidR="00E50D04" w:rsidRPr="005946B4">
        <w:fldChar w:fldCharType="end"/>
      </w:r>
      <w:r w:rsidR="001216C9" w:rsidRPr="005946B4">
        <w:t xml:space="preserve"> Hansen solubility parameters relating to dispersion (</w:t>
      </w:r>
      <w:proofErr w:type="spellStart"/>
      <w:r w:rsidR="001216C9" w:rsidRPr="005946B4">
        <w:rPr>
          <w:i/>
        </w:rPr>
        <w:t>δ</w:t>
      </w:r>
      <w:r w:rsidR="001216C9" w:rsidRPr="005946B4">
        <w:rPr>
          <w:i/>
          <w:vertAlign w:val="subscript"/>
        </w:rPr>
        <w:t>D</w:t>
      </w:r>
      <w:proofErr w:type="spellEnd"/>
      <w:r w:rsidR="001216C9" w:rsidRPr="005946B4">
        <w:t>), polar (</w:t>
      </w:r>
      <w:proofErr w:type="spellStart"/>
      <w:r w:rsidR="001216C9" w:rsidRPr="005946B4">
        <w:rPr>
          <w:i/>
        </w:rPr>
        <w:t>δ</w:t>
      </w:r>
      <w:r w:rsidR="001216C9" w:rsidRPr="005946B4">
        <w:rPr>
          <w:i/>
          <w:vertAlign w:val="subscript"/>
        </w:rPr>
        <w:t>P</w:t>
      </w:r>
      <w:proofErr w:type="spellEnd"/>
      <w:r w:rsidR="001216C9" w:rsidRPr="005946B4">
        <w:t>) and hydrogen bonding (</w:t>
      </w:r>
      <w:proofErr w:type="spellStart"/>
      <w:r w:rsidR="001216C9" w:rsidRPr="005946B4">
        <w:rPr>
          <w:i/>
        </w:rPr>
        <w:t>δ</w:t>
      </w:r>
      <w:r w:rsidR="001216C9" w:rsidRPr="005946B4">
        <w:rPr>
          <w:i/>
          <w:vertAlign w:val="subscript"/>
        </w:rPr>
        <w:t>H</w:t>
      </w:r>
      <w:proofErr w:type="spellEnd"/>
      <w:r w:rsidR="001216C9" w:rsidRPr="005946B4">
        <w:t>) interactions, indicate that Cyrene is a close solvent match to NMP and DMF (Table 1)</w:t>
      </w:r>
      <w:r w:rsidR="00E50D04" w:rsidRPr="005946B4">
        <w:t>.</w:t>
      </w:r>
      <w:r w:rsidR="00E50D04" w:rsidRPr="005946B4">
        <w:fldChar w:fldCharType="begin"/>
      </w:r>
      <w:r w:rsidR="009C7FAD" w:rsidRPr="005946B4">
        <w:instrText xml:space="preserve"> ADDIN EN.CITE &lt;EndNote&gt;&lt;Cite&gt;&lt;Author&gt;Hansen&lt;/Author&gt;&lt;Year&gt;2007&lt;/Year&gt;&lt;RecNum&gt;1023&lt;/RecNum&gt;&lt;DisplayText&gt;&lt;style face="superscript"&gt;55&lt;/style&gt;&lt;/DisplayText&gt;&lt;record&gt;&lt;rec-number&gt;1023&lt;/rec-number&gt;&lt;foreign-keys&gt;&lt;key app="EN" db-id="zd592srzmpvee9exftzvrw5ateapse522t2r" timestamp="1457716424"&gt;1023&lt;/key&gt;&lt;/foreign-keys&gt;&lt;ref-type name="Book"&gt;6&lt;/ref-type&gt;&lt;contributors&gt;&lt;authors&gt;&lt;author&gt;Hansen, C.M.&lt;/author&gt;&lt;/authors&gt;&lt;/contributors&gt;&lt;titles&gt;&lt;title&gt;Hansen Solubility Parameters: A User&amp;apos;s Handbook, Second Edition&lt;/title&gt;&lt;/titles&gt;&lt;dates&gt;&lt;year&gt;2007&lt;/year&gt;&lt;/dates&gt;&lt;publisher&gt;CRC Press&lt;/publisher&gt;&lt;isbn&gt;9781420006834&lt;/isbn&gt;&lt;urls&gt;&lt;related-urls&gt;&lt;url&gt;https://books.google.ca/books?id=gprF31cvT2oC&lt;/url&gt;&lt;/related-urls&gt;&lt;/urls&gt;&lt;/record&gt;&lt;/Cite&gt;&lt;/EndNote&gt;</w:instrText>
      </w:r>
      <w:r w:rsidR="00E50D04" w:rsidRPr="005946B4">
        <w:fldChar w:fldCharType="separate"/>
      </w:r>
      <w:r w:rsidR="003B4B49" w:rsidRPr="005946B4">
        <w:rPr>
          <w:noProof/>
          <w:vertAlign w:val="superscript"/>
        </w:rPr>
        <w:t>55</w:t>
      </w:r>
      <w:r w:rsidR="00E50D04" w:rsidRPr="005946B4">
        <w:fldChar w:fldCharType="end"/>
      </w:r>
      <w:r w:rsidR="001216C9" w:rsidRPr="005946B4">
        <w:t xml:space="preserve">  Importantly, Cyrene demonstrated no mutagenicity (OECD No. </w:t>
      </w:r>
      <w:r w:rsidR="001216C9" w:rsidRPr="005946B4">
        <w:rPr>
          <w:rFonts w:ascii="Times New Roman" w:hAnsi="Times New Roman"/>
        </w:rPr>
        <w:t>471</w:t>
      </w:r>
      <w:r w:rsidR="001216C9" w:rsidRPr="005946B4">
        <w:t xml:space="preserve"> and </w:t>
      </w:r>
      <w:r w:rsidR="001216C9" w:rsidRPr="005946B4">
        <w:rPr>
          <w:rFonts w:ascii="Times New Roman" w:hAnsi="Times New Roman"/>
        </w:rPr>
        <w:t>487</w:t>
      </w:r>
      <w:r w:rsidR="001216C9" w:rsidRPr="005946B4">
        <w:t>), LD</w:t>
      </w:r>
      <w:r w:rsidR="001216C9" w:rsidRPr="005946B4">
        <w:rPr>
          <w:rFonts w:ascii="Times New Roman" w:hAnsi="Times New Roman"/>
          <w:vertAlign w:val="subscript"/>
        </w:rPr>
        <w:t>50</w:t>
      </w:r>
      <w:r w:rsidR="001216C9" w:rsidRPr="005946B4">
        <w:rPr>
          <w:rFonts w:ascii="Times New Roman" w:hAnsi="Times New Roman"/>
        </w:rPr>
        <w:t>&gt;2000</w:t>
      </w:r>
      <w:r w:rsidR="001216C9" w:rsidRPr="005946B4">
        <w:t xml:space="preserve"> mg/kg (OECD No. </w:t>
      </w:r>
      <w:r w:rsidR="001216C9" w:rsidRPr="005946B4">
        <w:rPr>
          <w:rFonts w:ascii="Times New Roman" w:hAnsi="Times New Roman"/>
        </w:rPr>
        <w:t>423</w:t>
      </w:r>
      <w:r w:rsidR="001216C9" w:rsidRPr="005946B4">
        <w:t xml:space="preserve">, acute toxicity method) and is barely </w:t>
      </w:r>
      <w:proofErr w:type="spellStart"/>
      <w:r w:rsidR="001216C9" w:rsidRPr="005946B4">
        <w:t>ecotoxic</w:t>
      </w:r>
      <w:proofErr w:type="spellEnd"/>
      <w:r w:rsidR="001216C9" w:rsidRPr="005946B4">
        <w:t xml:space="preserve"> (OECD No. </w:t>
      </w:r>
      <w:r w:rsidR="001216C9" w:rsidRPr="005946B4">
        <w:rPr>
          <w:rFonts w:ascii="Times New Roman" w:hAnsi="Times New Roman"/>
        </w:rPr>
        <w:t>201, 202</w:t>
      </w:r>
      <w:r w:rsidR="001216C9" w:rsidRPr="005946B4">
        <w:t xml:space="preserve"> and </w:t>
      </w:r>
      <w:r w:rsidR="001216C9" w:rsidRPr="005946B4">
        <w:rPr>
          <w:rFonts w:ascii="Times New Roman" w:hAnsi="Times New Roman"/>
        </w:rPr>
        <w:t>209</w:t>
      </w:r>
      <w:r w:rsidR="001216C9" w:rsidRPr="005946B4">
        <w:t>).</w:t>
      </w:r>
      <w:r w:rsidR="00E50D04" w:rsidRPr="005946B4">
        <w:fldChar w:fldCharType="begin"/>
      </w:r>
      <w:r w:rsidR="003B4B49" w:rsidRPr="005946B4">
        <w:instrText xml:space="preserve"> ADDIN EN.CITE &lt;EndNote&gt;&lt;Cite&gt;&lt;RecNum&gt;0&lt;/RecNum&gt;&lt;Note&gt;a) Data kindly provided to Circa Group Ltd., the manufacturer of Cyrene, by F. Hoffmann La Roche Ltd., hereby acknowledged as the source of the data and corresponding study; b) Safety Data Sheet of F.Hoffmann-La Roche Ltd; c)  R. Azzi-Hartmann, unpublished work.&lt;/Note&gt;&lt;DisplayText&gt;&lt;style face="superscript"&gt;56&lt;/style&gt;&lt;/DisplayText&gt;&lt;/Cite&gt;&lt;/EndNote&gt;</w:instrText>
      </w:r>
      <w:r w:rsidR="00E50D04" w:rsidRPr="005946B4">
        <w:fldChar w:fldCharType="separate"/>
      </w:r>
      <w:r w:rsidR="003B4B49" w:rsidRPr="005946B4">
        <w:rPr>
          <w:noProof/>
          <w:vertAlign w:val="superscript"/>
        </w:rPr>
        <w:t>56</w:t>
      </w:r>
      <w:r w:rsidR="00E50D04" w:rsidRPr="005946B4">
        <w:fldChar w:fldCharType="end"/>
      </w:r>
      <w:r w:rsidR="001216C9" w:rsidRPr="005946B4">
        <w:t xml:space="preserve"> Given the similar solubility and physical parameters of Cyrene to traditional dipolar aprotic solvents, whilst having the added benefit of no mutagenicity and being barely </w:t>
      </w:r>
      <w:proofErr w:type="spellStart"/>
      <w:r w:rsidR="001216C9" w:rsidRPr="005946B4">
        <w:t>ecotoxic</w:t>
      </w:r>
      <w:proofErr w:type="spellEnd"/>
      <w:r w:rsidR="001216C9" w:rsidRPr="005946B4">
        <w:t xml:space="preserve">, this </w:t>
      </w:r>
      <w:proofErr w:type="spellStart"/>
      <w:r w:rsidR="001216C9" w:rsidRPr="005946B4">
        <w:t>bioderived</w:t>
      </w:r>
      <w:proofErr w:type="spellEnd"/>
      <w:r w:rsidR="001216C9" w:rsidRPr="005946B4">
        <w:t xml:space="preserve"> solvent was investigated in the synthesis of archetypal MOFs with the hope of deriving a synthetic strategy by which new MOFs can be made with Cyrene.</w:t>
      </w:r>
    </w:p>
    <w:p w14:paraId="50743512" w14:textId="77777777" w:rsidR="00571EBF" w:rsidRPr="005946B4" w:rsidRDefault="00571EBF" w:rsidP="00571EBF">
      <w:pPr>
        <w:pStyle w:val="TESupportingInfoTitle"/>
      </w:pPr>
      <w:r w:rsidRPr="005946B4">
        <w:t>Experimental</w:t>
      </w:r>
    </w:p>
    <w:p w14:paraId="1524DACB" w14:textId="77777777" w:rsidR="00571EBF" w:rsidRPr="005946B4" w:rsidRDefault="00571EBF" w:rsidP="00571EBF">
      <w:pPr>
        <w:pStyle w:val="FAAuthorInfoSubtitle"/>
      </w:pPr>
      <w:r w:rsidRPr="005946B4">
        <w:t>General procedures, materials and instrumentations</w:t>
      </w:r>
    </w:p>
    <w:p w14:paraId="41EA5CC3" w14:textId="77777777" w:rsidR="00571EBF" w:rsidRPr="005946B4" w:rsidRDefault="00571EBF" w:rsidP="00D36AA5">
      <w:pPr>
        <w:pStyle w:val="TAMainText"/>
        <w:ind w:firstLine="0"/>
      </w:pPr>
      <w:r w:rsidRPr="005946B4">
        <w:t xml:space="preserve">Cyrene was provided by Circa Group Ltd. All compounds and solvents were used as received unless otherwise noted: 1,4-diazabicyclo[2.2.2]octane (DABCO) (Aldrich, 99%),  2-methylimidazole (Aldrich, 99%), 2,5-dihydroxyterephthalic acid (Aldrich, 98%), acetic acid (ACP, 99.7%), cobalt(II) nitrate hexahydrate (BDH, 97%),  copper(II) nitrate </w:t>
      </w:r>
      <w:proofErr w:type="spellStart"/>
      <w:r w:rsidRPr="005946B4">
        <w:t>trihydrate</w:t>
      </w:r>
      <w:proofErr w:type="spellEnd"/>
      <w:r w:rsidRPr="005946B4">
        <w:t xml:space="preserve"> (BDH, 99.5%), deuterated dimethyl sulfoxide(DMSO-d</w:t>
      </w:r>
      <w:r w:rsidRPr="005946B4">
        <w:rPr>
          <w:vertAlign w:val="subscript"/>
        </w:rPr>
        <w:t>6</w:t>
      </w:r>
      <w:r w:rsidRPr="005946B4">
        <w:t>) (Cambridge, 99.5%), deuterated sulfuric acid (D</w:t>
      </w:r>
      <w:r w:rsidRPr="005946B4">
        <w:rPr>
          <w:vertAlign w:val="subscript"/>
        </w:rPr>
        <w:t>2</w:t>
      </w:r>
      <w:r w:rsidRPr="005946B4">
        <w:t>SO</w:t>
      </w:r>
      <w:r w:rsidRPr="005946B4">
        <w:rPr>
          <w:vertAlign w:val="subscript"/>
        </w:rPr>
        <w:t>4</w:t>
      </w:r>
      <w:r w:rsidRPr="005946B4">
        <w:t>/D</w:t>
      </w:r>
      <w:r w:rsidRPr="005946B4">
        <w:rPr>
          <w:vertAlign w:val="subscript"/>
        </w:rPr>
        <w:t>2</w:t>
      </w:r>
      <w:r w:rsidRPr="005946B4">
        <w:t>O) (Aldrich, 99.5 atom% D), ethyl alcohol (Aldrich, denatured), ethyl alcohol (ACP, 95%), methanol (ACP, 99.8%),  N,N-</w:t>
      </w:r>
      <w:proofErr w:type="spellStart"/>
      <w:r w:rsidRPr="005946B4">
        <w:t>dimethylformamide</w:t>
      </w:r>
      <w:proofErr w:type="spellEnd"/>
      <w:r w:rsidRPr="005946B4">
        <w:t xml:space="preserve"> (DMF) (Fisher, 99.9%), </w:t>
      </w:r>
      <w:proofErr w:type="spellStart"/>
      <w:r w:rsidRPr="005946B4">
        <w:t>terephthalic</w:t>
      </w:r>
      <w:proofErr w:type="spellEnd"/>
      <w:r w:rsidRPr="005946B4">
        <w:t xml:space="preserve"> acid (Aldrich, 98%), triethylamine (Aldrich, 99%), </w:t>
      </w:r>
      <w:proofErr w:type="spellStart"/>
      <w:r w:rsidRPr="005946B4">
        <w:t>trimesic</w:t>
      </w:r>
      <w:proofErr w:type="spellEnd"/>
      <w:r w:rsidRPr="005946B4">
        <w:t xml:space="preserve"> acid (Aldrich, 95%), zinc(II) nitrate hexahydrate (J.T. Baker, 99%), zinc(II) acetate </w:t>
      </w:r>
      <w:proofErr w:type="spellStart"/>
      <w:r w:rsidRPr="005946B4">
        <w:t>dihydrate</w:t>
      </w:r>
      <w:proofErr w:type="spellEnd"/>
      <w:r w:rsidRPr="005946B4">
        <w:t xml:space="preserve"> (</w:t>
      </w:r>
      <w:proofErr w:type="spellStart"/>
      <w:r w:rsidRPr="005946B4">
        <w:t>J.T.Baker</w:t>
      </w:r>
      <w:proofErr w:type="spellEnd"/>
      <w:r w:rsidRPr="005946B4">
        <w:t>, 99%).</w:t>
      </w:r>
    </w:p>
    <w:p w14:paraId="56F57576" w14:textId="77777777" w:rsidR="00571EBF" w:rsidRPr="005946B4" w:rsidRDefault="00571EBF" w:rsidP="008E49DE">
      <w:pPr>
        <w:pStyle w:val="TAMainText"/>
      </w:pPr>
      <w:r w:rsidRPr="005946B4">
        <w:t xml:space="preserve">Power X-ray diffraction (PXRD) patterns were obtained using a </w:t>
      </w:r>
      <w:proofErr w:type="spellStart"/>
      <w:r w:rsidRPr="005946B4">
        <w:t>Rigaku</w:t>
      </w:r>
      <w:proofErr w:type="spellEnd"/>
      <w:r w:rsidRPr="005946B4">
        <w:t xml:space="preserve"> X-ray </w:t>
      </w:r>
      <w:proofErr w:type="spellStart"/>
      <w:r w:rsidRPr="005946B4">
        <w:t>Ultima</w:t>
      </w:r>
      <w:proofErr w:type="spellEnd"/>
      <w:r w:rsidRPr="005946B4">
        <w:t xml:space="preserve"> IV Diffractometer equipped with a copper X-ray source and a scintillation counter detector. </w:t>
      </w:r>
    </w:p>
    <w:p w14:paraId="21A81ACB" w14:textId="77777777" w:rsidR="004B1207" w:rsidRPr="005946B4" w:rsidRDefault="004B1207" w:rsidP="008E49DE">
      <w:pPr>
        <w:pStyle w:val="TAMainText"/>
      </w:pPr>
      <w:r w:rsidRPr="005946B4">
        <w:t xml:space="preserve">Single X-ray diffraction </w:t>
      </w:r>
      <w:r w:rsidR="00FA6EDE" w:rsidRPr="005946B4">
        <w:t>d</w:t>
      </w:r>
      <w:r w:rsidRPr="005946B4">
        <w:t xml:space="preserve">ata was collected on a </w:t>
      </w:r>
      <w:proofErr w:type="spellStart"/>
      <w:r w:rsidRPr="005946B4">
        <w:t>Rigaku</w:t>
      </w:r>
      <w:proofErr w:type="spellEnd"/>
      <w:r w:rsidRPr="005946B4">
        <w:t xml:space="preserve"> Saturn 70 CCD, AFC8 goniometer diffractometer equipped with a </w:t>
      </w:r>
      <w:r w:rsidR="00B25365" w:rsidRPr="005946B4">
        <w:t>Molybdenum</w:t>
      </w:r>
      <w:r w:rsidRPr="005946B4">
        <w:t xml:space="preserve"> X-ray tube (Proto-</w:t>
      </w:r>
      <w:r w:rsidR="00B25365" w:rsidRPr="005946B4">
        <w:t>Manufacturing</w:t>
      </w:r>
      <w:r w:rsidRPr="005946B4">
        <w:t xml:space="preserve">) running at 50 KV and 30 mA (1.5KW). </w:t>
      </w:r>
      <w:r w:rsidR="00FA6EDE" w:rsidRPr="005946B4">
        <w:t xml:space="preserve">Crystals were glued on a glass </w:t>
      </w:r>
      <w:r w:rsidR="00B25365" w:rsidRPr="005946B4">
        <w:t>fiber</w:t>
      </w:r>
      <w:r w:rsidR="00FA6EDE" w:rsidRPr="005946B4">
        <w:t xml:space="preserve">.  </w:t>
      </w:r>
      <w:r w:rsidRPr="005946B4">
        <w:t xml:space="preserve">All data was collected at room temperature using 5 second exposures and processed using </w:t>
      </w:r>
      <w:proofErr w:type="spellStart"/>
      <w:r w:rsidRPr="005946B4">
        <w:t>CrysAlis</w:t>
      </w:r>
      <w:proofErr w:type="spellEnd"/>
      <w:r w:rsidRPr="005946B4">
        <w:t xml:space="preserve"> Pro.  Structure solutions were performed in </w:t>
      </w:r>
      <w:proofErr w:type="spellStart"/>
      <w:r w:rsidRPr="005946B4">
        <w:t>Olex</w:t>
      </w:r>
      <w:proofErr w:type="spellEnd"/>
      <w:r w:rsidRPr="005946B4">
        <w:t xml:space="preserve"> 2.</w:t>
      </w:r>
      <w:r w:rsidR="00104FAC" w:rsidRPr="005946B4">
        <w:t xml:space="preserve"> Further details can be seen in the</w:t>
      </w:r>
      <w:r w:rsidR="00B25365" w:rsidRPr="005946B4">
        <w:t xml:space="preserve"> ESI.</w:t>
      </w:r>
    </w:p>
    <w:p w14:paraId="491898F0" w14:textId="77777777" w:rsidR="00571EBF" w:rsidRPr="005946B4" w:rsidRDefault="00571EBF" w:rsidP="008E49DE">
      <w:pPr>
        <w:pStyle w:val="TAMainText"/>
      </w:pPr>
      <w:r w:rsidRPr="005946B4">
        <w:t>N</w:t>
      </w:r>
      <w:r w:rsidRPr="005946B4">
        <w:rPr>
          <w:vertAlign w:val="subscript"/>
        </w:rPr>
        <w:t>2</w:t>
      </w:r>
      <w:r w:rsidRPr="005946B4">
        <w:t xml:space="preserve"> gas adsorption isotherm data were collected at 77K on a TriStar II PLUS surface area and porosity analyzer. All the samples were activated before each isotherm by heating the samples in a vacuum oven.</w:t>
      </w:r>
    </w:p>
    <w:p w14:paraId="4FB01C0F" w14:textId="77777777" w:rsidR="00571EBF" w:rsidRPr="005946B4" w:rsidRDefault="00EF2512" w:rsidP="008E49DE">
      <w:pPr>
        <w:pStyle w:val="TAMainText"/>
      </w:pPr>
      <w:r w:rsidRPr="005946B4">
        <w:rPr>
          <w:vertAlign w:val="superscript"/>
        </w:rPr>
        <w:t>1</w:t>
      </w:r>
      <w:r w:rsidR="00571EBF" w:rsidRPr="005946B4">
        <w:t>H NMR experiments were performed on a 300 MHz Bruker Advance III 300 instrument.</w:t>
      </w:r>
    </w:p>
    <w:p w14:paraId="3231425E" w14:textId="77777777" w:rsidR="00571EBF" w:rsidRPr="005946B4" w:rsidRDefault="00571EBF" w:rsidP="008E49DE">
      <w:pPr>
        <w:pStyle w:val="TAMainText"/>
      </w:pPr>
      <w:r w:rsidRPr="005946B4">
        <w:t>Thermal gravity analysis (TGA) experiments were performed on a Q500 TA Instruments interfaced with a PC using TA Instruments software (version 4.7A). Samples were placed in a platinum pan and heated at a rate of 10 °C/min from 25 °C to 800 °C under a nitrogen atmosphere.</w:t>
      </w:r>
    </w:p>
    <w:p w14:paraId="26CBDE9A" w14:textId="77777777" w:rsidR="00EF2512" w:rsidRPr="005946B4" w:rsidRDefault="00EF2512" w:rsidP="00EF2512">
      <w:pPr>
        <w:pStyle w:val="FAAuthorInfoSubtitle"/>
      </w:pPr>
      <w:r w:rsidRPr="005946B4">
        <w:t>Synthesis of MOFs</w:t>
      </w:r>
    </w:p>
    <w:p w14:paraId="7627743D" w14:textId="7A4EF9F3" w:rsidR="00EF2512" w:rsidRPr="005946B4" w:rsidRDefault="00EF2512" w:rsidP="008E49DE">
      <w:pPr>
        <w:pStyle w:val="TAMainText"/>
      </w:pPr>
      <w:r w:rsidRPr="005946B4">
        <w:t>UiO-66(DMF),</w:t>
      </w:r>
      <w:r w:rsidR="00E50D04" w:rsidRPr="005946B4">
        <w:fldChar w:fldCharType="begin"/>
      </w:r>
      <w:r w:rsidR="003B4B49" w:rsidRPr="005946B4">
        <w:instrText xml:space="preserve"> ADDIN EN.CITE &lt;EndNote&gt;&lt;Cite&gt;&lt;Author&gt;Katz&lt;/Author&gt;&lt;Year&gt;2013&lt;/Year&gt;&lt;RecNum&gt;55&lt;/RecNum&gt;&lt;DisplayText&gt;&lt;style face="superscript"&gt;57&lt;/style&gt;&lt;/DisplayText&gt;&lt;record&gt;&lt;rec-number&gt;55&lt;/rec-number&gt;&lt;foreign-keys&gt;&lt;key app="EN" db-id="vrt2dwpva5xvtke2vxzpx9x6ra2a592pewpa" timestamp="1471979731"&gt;55&lt;/key&gt;&lt;/foreign-keys&gt;&lt;ref-type name="Journal Article"&gt;17&lt;/ref-type&gt;&lt;contributors&gt;&lt;authors&gt;&lt;author&gt;Katz, M. J.&lt;/author&gt;&lt;author&gt;Brown, Z. J.&lt;/author&gt;&lt;author&gt;Colon, Y. J.&lt;/author&gt;&lt;author&gt;Siu, P. W.&lt;/author&gt;&lt;author&gt;Scheidt, K. A.&lt;/author&gt;&lt;author&gt;Snurr, R. Q.&lt;/author&gt;&lt;author&gt;Hupp, J. T.&lt;/author&gt;&lt;author&gt;Farha, O. K.&lt;/author&gt;&lt;/authors&gt;&lt;/contributors&gt;&lt;auth-address&gt;Department of Chemistry, Northwestern University, 2145 Sheridan Road, Evanston, Illinois 60208, USA. o-farha@northwestern.edu j-hupp@northwestern.edu.&lt;/auth-address&gt;&lt;titles&gt;&lt;title&gt;A facile synthesis of UiO-66, UiO-67 and their derivatives&lt;/title&gt;&lt;secondary-title&gt;chemical communications&lt;/secondary-title&gt;&lt;/titles&gt;&lt;periodical&gt;&lt;full-title&gt;Chemical Communications&lt;/full-title&gt;&lt;abbr-1&gt;Chem. Commun.&lt;/abbr-1&gt;&lt;abbr-2&gt;Chem Commun&lt;/abbr-2&gt;&lt;/periodical&gt;&lt;pages&gt;9449-51&lt;/pages&gt;&lt;volume&gt;49&lt;/volume&gt;&lt;number&gt;82&lt;/number&gt;&lt;dates&gt;&lt;year&gt;2013&lt;/year&gt;&lt;pub-dates&gt;&lt;date&gt;Oct 21&lt;/date&gt;&lt;/pub-dates&gt;&lt;/dates&gt;&lt;isbn&gt;1364-548X (Electronic)&amp;#xD;1359-7345 (Linking)&lt;/isbn&gt;&lt;accession-num&gt;24008272&lt;/accession-num&gt;&lt;urls&gt;&lt;related-urls&gt;&lt;url&gt;http://www.ncbi.nlm.nih.gov/pubmed/24008272&lt;/url&gt;&lt;/related-urls&gt;&lt;/urls&gt;&lt;electronic-resource-num&gt;10.1039/c3cc46105j&lt;/electronic-resource-num&gt;&lt;/record&gt;&lt;/Cite&gt;&lt;/EndNote&gt;</w:instrText>
      </w:r>
      <w:r w:rsidR="00E50D04" w:rsidRPr="005946B4">
        <w:fldChar w:fldCharType="separate"/>
      </w:r>
      <w:r w:rsidR="003B4B49" w:rsidRPr="005946B4">
        <w:rPr>
          <w:noProof/>
          <w:vertAlign w:val="superscript"/>
        </w:rPr>
        <w:t>57</w:t>
      </w:r>
      <w:r w:rsidR="00E50D04" w:rsidRPr="005946B4">
        <w:fldChar w:fldCharType="end"/>
      </w:r>
      <w:r w:rsidRPr="005946B4">
        <w:t xml:space="preserve"> Co-MOF-</w:t>
      </w:r>
      <w:r w:rsidRPr="005946B4">
        <w:rPr>
          <w:rFonts w:ascii="Times New Roman" w:hAnsi="Times New Roman"/>
        </w:rPr>
        <w:t>74</w:t>
      </w:r>
      <w:r w:rsidRPr="005946B4">
        <w:t>(DMF),</w:t>
      </w:r>
      <w:r w:rsidR="00E50D04" w:rsidRPr="005946B4">
        <w:fldChar w:fldCharType="begin"/>
      </w:r>
      <w:r w:rsidR="009C7FAD" w:rsidRPr="005946B4">
        <w:instrText xml:space="preserve"> ADDIN EN.CITE &lt;EndNote&gt;&lt;Cite&gt;&lt;Author&gt;Caskey&lt;/Author&gt;&lt;Year&gt;2008&lt;/Year&gt;&lt;RecNum&gt;142&lt;/RecNum&gt;&lt;DisplayText&gt;&lt;style face="superscript"&gt;58&lt;/style&gt;&lt;/DisplayText&gt;&lt;record&gt;&lt;rec-number&gt;142&lt;/rec-number&gt;&lt;foreign-keys&gt;&lt;key app="EN" db-id="zd592srzmpvee9exftzvrw5ateapse522t2r" timestamp="1444871263"&gt;142&lt;/key&gt;&lt;key app="ENWeb" db-id=""&gt;0&lt;/key&gt;&lt;/foreign-keys&gt;&lt;ref-type name="Journal Article"&gt;17&lt;/ref-type&gt;&lt;contributors&gt;&lt;authors&gt;&lt;author&gt;Caskey, S. R.&lt;/author&gt;&lt;author&gt;Wong-Foy, A. G.&lt;/author&gt;&lt;author&gt;Matzger, A. J.&lt;/author&gt;&lt;/authors&gt;&lt;/contributors&gt;&lt;auth-address&gt;Department of Chemistry and Macromolecular Science and Engineering Program, University of Michigan, 930 North University Avenue, Ann Arbor, Michigan, 48109-1055, USA.&lt;/auth-address&gt;&lt;titles&gt;&lt;title&gt;Dramatic tuning of carbon dioxide uptake via metal substitution in a coordination polymer with cylindrical pores&lt;/title&gt;&lt;secondary-title&gt;J Am Chem Soc&lt;/secondary-title&gt;&lt;/titles&gt;&lt;periodical&gt;&lt;full-title&gt;Journal of the American Chemical Society&lt;/full-title&gt;&lt;abbr-1&gt;J. Am. Chem. Soc.&lt;/abbr-1&gt;&lt;abbr-2&gt;J Am Chem Soc&lt;/abbr-2&gt;&lt;/periodical&gt;&lt;pages&gt;10870-1&lt;/pages&gt;&lt;volume&gt;130&lt;/volume&gt;&lt;number&gt;33&lt;/number&gt;&lt;keywords&gt;&lt;keyword&gt;Amines/chemistry&lt;/keyword&gt;&lt;keyword&gt;Carbon Dioxide/*chemistry&lt;/keyword&gt;&lt;keyword&gt;Ligands&lt;/keyword&gt;&lt;keyword&gt;Magnesium/*chemistry&lt;/keyword&gt;&lt;keyword&gt;Models, Molecular&lt;/keyword&gt;&lt;keyword&gt;Organometallic Compounds/*chemistry&lt;/keyword&gt;&lt;keyword&gt;Phthalic Acids/*chemistry&lt;/keyword&gt;&lt;keyword&gt;Polymers/*chemistry&lt;/keyword&gt;&lt;keyword&gt;Porosity&lt;/keyword&gt;&lt;keyword&gt;Pressure&lt;/keyword&gt;&lt;keyword&gt;Surface Properties&lt;/keyword&gt;&lt;keyword&gt;Temperature&lt;/keyword&gt;&lt;/keywords&gt;&lt;dates&gt;&lt;year&gt;2008&lt;/year&gt;&lt;pub-dates&gt;&lt;date&gt;Aug 20&lt;/date&gt;&lt;/pub-dates&gt;&lt;/dates&gt;&lt;isbn&gt;1520-5126 (Electronic)&amp;#xD;0002-7863 (Linking)&lt;/isbn&gt;&lt;accession-num&gt;18661979&lt;/accession-num&gt;&lt;urls&gt;&lt;related-urls&gt;&lt;url&gt;http://www.ncbi.nlm.nih.gov/pubmed/18661979&lt;/url&gt;&lt;/related-urls&gt;&lt;/urls&gt;&lt;electronic-resource-num&gt;10.1021/ja8036096&lt;/electronic-resource-num&gt;&lt;/record&gt;&lt;/Cite&gt;&lt;/EndNote&gt;</w:instrText>
      </w:r>
      <w:r w:rsidR="00E50D04" w:rsidRPr="005946B4">
        <w:fldChar w:fldCharType="separate"/>
      </w:r>
      <w:r w:rsidR="003B4B49" w:rsidRPr="005946B4">
        <w:rPr>
          <w:noProof/>
          <w:vertAlign w:val="superscript"/>
        </w:rPr>
        <w:t>58</w:t>
      </w:r>
      <w:r w:rsidR="00E50D04" w:rsidRPr="005946B4">
        <w:fldChar w:fldCharType="end"/>
      </w:r>
      <w:r w:rsidR="00E50D04" w:rsidRPr="005946B4">
        <w:t xml:space="preserve"> and Zn2(BDC)2(DABCO)</w:t>
      </w:r>
      <w:r w:rsidR="008F2CA9" w:rsidRPr="005946B4">
        <w:fldChar w:fldCharType="begin"/>
      </w:r>
      <w:r w:rsidR="009C7FAD" w:rsidRPr="005946B4">
        <w:instrText xml:space="preserve"> ADDIN EN.CITE &lt;EndNote&gt;&lt;Cite&gt;&lt;Author&gt;Dybtsev&lt;/Author&gt;&lt;Year&gt;2004&lt;/Year&gt;&lt;RecNum&gt;325&lt;/RecNum&gt;&lt;DisplayText&gt;&lt;style face="superscript"&gt;59&lt;/style&gt;&lt;/DisplayText&gt;&lt;record&gt;&lt;rec-number&gt;325&lt;/rec-number&gt;&lt;foreign-keys&gt;&lt;key app="EN" db-id="zd592srzmpvee9exftzvrw5ateapse522t2r" timestamp="1444874405"&gt;325&lt;/key&gt;&lt;key app="ENWeb" db-id=""&gt;0&lt;/key&gt;&lt;/foreign-keys&gt;&lt;ref-type name="Journal Article"&gt;17&lt;/ref-type&gt;&lt;contributors&gt;&lt;authors&gt;&lt;author&gt;Dybtsev, D. N.&lt;/author&gt;&lt;author&gt;Chun, H.&lt;/author&gt;&lt;author&gt;Kim, K.&lt;/author&gt;&lt;/authors&gt;&lt;/contributors&gt;&lt;auth-address&gt;National Creative Research Initiative Center for Smart Supramolecules, and Department of Chemistry, Division of Molecular and Life Sciences, Pohang University of Science and Technology, San 31 Hyojadong, Pohang 790-784, Republic of Korea.&lt;/auth-address&gt;&lt;titles&gt;&lt;title&gt;Rigid and flexible: a highly porous metal-organic framework with unusual guest-dependent dynamic behavior&lt;/title&gt;&lt;secondary-title&gt;Angew Chem Int Ed Engl&lt;/secondary-title&gt;&lt;/titles&gt;&lt;periodical&gt;&lt;full-title&gt;Angewandte Chemie, International Edition in English&lt;/full-title&gt;&lt;abbr-1&gt;Angew. Chem. Int. Ed. Engl.&lt;/abbr-1&gt;&lt;abbr-2&gt;Angew Chem Int Ed Engl&lt;/abbr-2&gt;&lt;/periodical&gt;&lt;pages&gt;5033-6&lt;/pages&gt;&lt;volume&gt;43&lt;/volume&gt;&lt;number&gt;38&lt;/number&gt;&lt;keywords&gt;&lt;keyword&gt;Crystallography, X-Ray&lt;/keyword&gt;&lt;keyword&gt;Models, Molecular&lt;/keyword&gt;&lt;keyword&gt;Molecular Structure&lt;/keyword&gt;&lt;keyword&gt;Organometallic Compounds/*chemistry&lt;/keyword&gt;&lt;keyword&gt;Porosity&lt;/keyword&gt;&lt;keyword&gt;Thermodynamics&lt;/keyword&gt;&lt;keyword&gt;Zinc/*chemistry&lt;/keyword&gt;&lt;/keywords&gt;&lt;dates&gt;&lt;year&gt;2004&lt;/year&gt;&lt;pub-dates&gt;&lt;date&gt;Sep 27&lt;/date&gt;&lt;/pub-dates&gt;&lt;/dates&gt;&lt;isbn&gt;1433-7851 (Print)&amp;#xD;1433-7851 (Linking)&lt;/isbn&gt;&lt;accession-num&gt;15384114&lt;/accession-num&gt;&lt;urls&gt;&lt;related-urls&gt;&lt;url&gt;http://www.ncbi.nlm.nih.gov/pubmed/15384114&lt;/url&gt;&lt;/related-urls&gt;&lt;/urls&gt;&lt;electronic-resource-num&gt;10.1002/anie.200460712&lt;/electronic-resource-num&gt;&lt;/record&gt;&lt;/Cite&gt;&lt;/EndNote&gt;</w:instrText>
      </w:r>
      <w:r w:rsidR="008F2CA9" w:rsidRPr="005946B4">
        <w:fldChar w:fldCharType="separate"/>
      </w:r>
      <w:r w:rsidR="003B4B49" w:rsidRPr="005946B4">
        <w:rPr>
          <w:noProof/>
          <w:vertAlign w:val="superscript"/>
        </w:rPr>
        <w:t>59</w:t>
      </w:r>
      <w:r w:rsidR="008F2CA9" w:rsidRPr="005946B4">
        <w:fldChar w:fldCharType="end"/>
      </w:r>
      <w:r w:rsidRPr="005946B4">
        <w:t xml:space="preserve"> were synthesized from DMF as previously reported.</w:t>
      </w:r>
      <w:r w:rsidR="00C43F21" w:rsidRPr="005946B4">
        <w:t xml:space="preserve">  </w:t>
      </w:r>
      <w:r w:rsidR="0020518B" w:rsidRPr="005946B4">
        <w:t>As demonstrated below, even when Cyrene</w:t>
      </w:r>
      <w:r w:rsidR="006B0422" w:rsidRPr="005946B4">
        <w:t xml:space="preserve"> was used as a solvent, DMF is </w:t>
      </w:r>
      <w:r w:rsidR="0020518B" w:rsidRPr="005946B4">
        <w:t xml:space="preserve">used as </w:t>
      </w:r>
      <w:r w:rsidR="006B0422" w:rsidRPr="005946B4">
        <w:t>the wash solvent in order to prevent the SA results from Cyrene to be convoluted by reagents/products which would be soluble in DMF but may not be soluble in Cyrene.</w:t>
      </w:r>
    </w:p>
    <w:p w14:paraId="62A32E23" w14:textId="77777777" w:rsidR="00EF2512" w:rsidRPr="005946B4" w:rsidRDefault="00EF2512" w:rsidP="00EF2512">
      <w:pPr>
        <w:pStyle w:val="FAAuthorInfoSubtitle"/>
      </w:pPr>
      <w:r w:rsidRPr="005946B4">
        <w:t>Synthesis of HKUST-1</w:t>
      </w:r>
    </w:p>
    <w:p w14:paraId="292DD6CC" w14:textId="77777777" w:rsidR="00EF2512" w:rsidRPr="005946B4" w:rsidRDefault="00EF2512" w:rsidP="008E49DE">
      <w:pPr>
        <w:pStyle w:val="TAMainText"/>
      </w:pPr>
      <w:r w:rsidRPr="005946B4">
        <w:t xml:space="preserve">A 2-dram vial was charged with </w:t>
      </w:r>
      <w:proofErr w:type="spellStart"/>
      <w:r w:rsidRPr="005946B4">
        <w:t>trimesic</w:t>
      </w:r>
      <w:proofErr w:type="spellEnd"/>
      <w:r w:rsidRPr="005946B4">
        <w:t xml:space="preserve"> acid (H</w:t>
      </w:r>
      <w:r w:rsidRPr="005946B4">
        <w:rPr>
          <w:vertAlign w:val="subscript"/>
        </w:rPr>
        <w:t>3</w:t>
      </w:r>
      <w:r w:rsidRPr="005946B4">
        <w:t xml:space="preserve">BTC, 25.0 mg, 0.120 </w:t>
      </w:r>
      <w:proofErr w:type="spellStart"/>
      <w:r w:rsidRPr="005946B4">
        <w:t>mmol</w:t>
      </w:r>
      <w:proofErr w:type="spellEnd"/>
      <w:r w:rsidRPr="005946B4">
        <w:t xml:space="preserve">), copper(II) nitrate </w:t>
      </w:r>
      <w:proofErr w:type="spellStart"/>
      <w:r w:rsidRPr="005946B4">
        <w:t>trihydrate</w:t>
      </w:r>
      <w:proofErr w:type="spellEnd"/>
      <w:r w:rsidRPr="005946B4">
        <w:t xml:space="preserve"> (43.0 mg, 0.175 </w:t>
      </w:r>
      <w:proofErr w:type="spellStart"/>
      <w:r w:rsidRPr="005946B4">
        <w:t>mmol</w:t>
      </w:r>
      <w:proofErr w:type="spellEnd"/>
      <w:r w:rsidRPr="005946B4">
        <w:t>) and mixture solvents of Cyrene/</w:t>
      </w:r>
      <w:proofErr w:type="spellStart"/>
      <w:proofErr w:type="gramStart"/>
      <w:r w:rsidRPr="005946B4">
        <w:t>DMF:ethanol</w:t>
      </w:r>
      <w:proofErr w:type="gramEnd"/>
      <w:r w:rsidRPr="005946B4">
        <w:t>:deionized</w:t>
      </w:r>
      <w:proofErr w:type="spellEnd"/>
      <w:r w:rsidRPr="005946B4">
        <w:t xml:space="preserve"> water (see Results and Discussion and the electronic supporting information (ESI) for ratios attempted). Once the reagents dissolved by agitation, the mixture was heated at 80 °C overnight. The resulting solid was washed with 3x10 mL DMF. Subsequently, the DMF was exchanged daily with ethanol for three days. After filtration, the sample was dried under vacuum at 150 °C yielding a purple-blue crystalline solid. </w:t>
      </w:r>
    </w:p>
    <w:p w14:paraId="5E962108" w14:textId="77777777" w:rsidR="00EF2512" w:rsidRPr="005946B4" w:rsidRDefault="00EF2512" w:rsidP="00EF2512">
      <w:pPr>
        <w:pStyle w:val="FAAuthorInfoSubtitle"/>
      </w:pPr>
      <w:r w:rsidRPr="005946B4">
        <w:t>Synthesis of UiO-66</w:t>
      </w:r>
    </w:p>
    <w:p w14:paraId="407E1057" w14:textId="77777777" w:rsidR="000125D9" w:rsidRPr="005946B4" w:rsidRDefault="00EF2512" w:rsidP="008E49DE">
      <w:pPr>
        <w:pStyle w:val="TAMainText"/>
      </w:pPr>
      <w:r w:rsidRPr="005946B4">
        <w:t xml:space="preserve">A 2-dram vial was charged with zirconium(IV) oxychloride </w:t>
      </w:r>
      <w:proofErr w:type="spellStart"/>
      <w:r w:rsidRPr="005946B4">
        <w:t>octahydrate</w:t>
      </w:r>
      <w:proofErr w:type="spellEnd"/>
      <w:r w:rsidRPr="005946B4">
        <w:t xml:space="preserve"> (34.8 mg, 0.108 </w:t>
      </w:r>
      <w:proofErr w:type="spellStart"/>
      <w:r w:rsidRPr="005946B4">
        <w:t>mmol</w:t>
      </w:r>
      <w:proofErr w:type="spellEnd"/>
      <w:r w:rsidRPr="005946B4">
        <w:t xml:space="preserve">), DMF (100 </w:t>
      </w:r>
      <w:proofErr w:type="spellStart"/>
      <w:r w:rsidRPr="005946B4">
        <w:t>μL</w:t>
      </w:r>
      <w:proofErr w:type="spellEnd"/>
      <w:r w:rsidRPr="005946B4">
        <w:t xml:space="preserve">), acetic acid (135 </w:t>
      </w:r>
      <w:proofErr w:type="spellStart"/>
      <w:r w:rsidRPr="005946B4">
        <w:t>μL</w:t>
      </w:r>
      <w:proofErr w:type="spellEnd"/>
      <w:r w:rsidRPr="005946B4">
        <w:t xml:space="preserve">), deionized water (100 </w:t>
      </w:r>
      <w:proofErr w:type="spellStart"/>
      <w:r w:rsidRPr="005946B4">
        <w:t>μL</w:t>
      </w:r>
      <w:proofErr w:type="spellEnd"/>
      <w:r w:rsidRPr="005946B4">
        <w:t xml:space="preserve">) and Cyrene (1 mL).  Once dissolved, </w:t>
      </w:r>
      <w:proofErr w:type="spellStart"/>
      <w:r w:rsidRPr="005946B4">
        <w:t>terephthalic</w:t>
      </w:r>
      <w:proofErr w:type="spellEnd"/>
      <w:r w:rsidRPr="005946B4">
        <w:t xml:space="preserve"> acid (24.6 mg, 0.149 </w:t>
      </w:r>
      <w:proofErr w:type="spellStart"/>
      <w:r w:rsidRPr="005946B4">
        <w:t>mmol</w:t>
      </w:r>
      <w:proofErr w:type="spellEnd"/>
      <w:r w:rsidRPr="005946B4">
        <w:t>) as well as Cyrene (1 mL) was added to the previous mixture. The mixture was placed in an oven at 80 °C oven for 12 hours. The resulting off-white solid was washed with 3x10 mL DMF and subsequently 3x10 mL methanol. After filtration, the sample was dried under vacuum for 12 hours at 80 °C.</w:t>
      </w:r>
    </w:p>
    <w:p w14:paraId="3F45AAAE" w14:textId="77777777" w:rsidR="000125D9" w:rsidRPr="005946B4" w:rsidRDefault="000125D9" w:rsidP="000125D9">
      <w:pPr>
        <w:pStyle w:val="FAAuthorInfoSubtitle"/>
      </w:pPr>
      <w:r w:rsidRPr="005946B4">
        <w:t>Synthesis of ZIF-8</w:t>
      </w:r>
    </w:p>
    <w:p w14:paraId="6EB19D37" w14:textId="77777777" w:rsidR="000125D9" w:rsidRPr="005946B4" w:rsidRDefault="000125D9" w:rsidP="008E49DE">
      <w:pPr>
        <w:pStyle w:val="TAMainText"/>
      </w:pPr>
      <w:r w:rsidRPr="005946B4">
        <w:t xml:space="preserve">Cyrene: 2-methylimidazole (40.0 mg, 0.487 </w:t>
      </w:r>
      <w:proofErr w:type="spellStart"/>
      <w:r w:rsidRPr="005946B4">
        <w:t>mmol</w:t>
      </w:r>
      <w:proofErr w:type="spellEnd"/>
      <w:r w:rsidRPr="005946B4">
        <w:t xml:space="preserve">), zinc(II) nitrate hexahydrate (67.8 mg, 0.228 </w:t>
      </w:r>
      <w:proofErr w:type="spellStart"/>
      <w:r w:rsidRPr="005946B4">
        <w:t>mmol</w:t>
      </w:r>
      <w:proofErr w:type="spellEnd"/>
      <w:r w:rsidRPr="005946B4">
        <w:t>) and 3 mL Cyrene were loaded in a 2-dram vial. Once dissolved, 2 equivalents (relative to 2-methylimidazole) of triethylamine was added before being heated at 110 °C for 10 hours</w:t>
      </w:r>
      <w:r w:rsidR="007C7501" w:rsidRPr="005946B4">
        <w:t xml:space="preserve">. </w:t>
      </w:r>
      <w:r w:rsidRPr="005946B4">
        <w:t>The resulting white precipitate was washed with 3x10 mL DMF and subsequently 3x10 mL methanol. The solvent was filtered and dried under vacuum at 80 °C overnight, yielding a white solid.</w:t>
      </w:r>
    </w:p>
    <w:p w14:paraId="2EE9362D" w14:textId="77777777" w:rsidR="000125D9" w:rsidRPr="005946B4" w:rsidRDefault="000125D9" w:rsidP="008E49DE">
      <w:pPr>
        <w:pStyle w:val="TAMainText"/>
      </w:pPr>
      <w:r w:rsidRPr="005946B4">
        <w:t xml:space="preserve">DMF: A 25 mL vial was charged with 2-methylimidazole (400.0 mg, 4.872 </w:t>
      </w:r>
      <w:proofErr w:type="spellStart"/>
      <w:r w:rsidRPr="005946B4">
        <w:t>mmol</w:t>
      </w:r>
      <w:proofErr w:type="spellEnd"/>
      <w:r w:rsidRPr="005946B4">
        <w:t xml:space="preserve">), zinc(II) acetate </w:t>
      </w:r>
      <w:proofErr w:type="spellStart"/>
      <w:r w:rsidRPr="005946B4">
        <w:t>dihydrate</w:t>
      </w:r>
      <w:proofErr w:type="spellEnd"/>
      <w:r w:rsidRPr="005946B4">
        <w:t xml:space="preserve"> (500.0 mg, 2.278 </w:t>
      </w:r>
      <w:proofErr w:type="spellStart"/>
      <w:r w:rsidRPr="005946B4">
        <w:t>mmol</w:t>
      </w:r>
      <w:proofErr w:type="spellEnd"/>
      <w:r w:rsidRPr="005946B4">
        <w:t>) and 20 mL DMF. Once dissolved, the sample was heated at 1</w:t>
      </w:r>
      <w:r w:rsidR="00B25365" w:rsidRPr="005946B4">
        <w:t>1</w:t>
      </w:r>
      <w:r w:rsidRPr="005946B4">
        <w:t>0 °C for 24 hours. The resulting white precipitate was washed with 3x10 mL DMF and subsequently 3x10 mL methanol. The solvent was filtered and dried under vacuum at 80 °C overnight yielding a white solid.</w:t>
      </w:r>
    </w:p>
    <w:p w14:paraId="43D0251A" w14:textId="219579E8" w:rsidR="007C7501" w:rsidRPr="005946B4" w:rsidRDefault="007C7501" w:rsidP="008E49DE">
      <w:pPr>
        <w:pStyle w:val="TAMainText"/>
      </w:pPr>
      <w:r w:rsidRPr="005946B4">
        <w:lastRenderedPageBreak/>
        <w:t xml:space="preserve">It is worth noting that the shorter heating times of Cyrene (10 h) </w:t>
      </w:r>
      <w:r w:rsidRPr="005946B4">
        <w:rPr>
          <w:i/>
        </w:rPr>
        <w:t>vs.</w:t>
      </w:r>
      <w:r w:rsidRPr="005946B4">
        <w:t xml:space="preserve"> DMF (24 h) was chosen in order to prevent the formation of an aldol-condensation product (see below).</w:t>
      </w:r>
      <w:r w:rsidR="0003516C" w:rsidRPr="005946B4">
        <w:t xml:space="preserve"> Furthermore, zinc(II) nitrate hexahydrate was used in the synthesis of ZIF-8 from </w:t>
      </w:r>
      <w:r w:rsidR="00C3520E" w:rsidRPr="005946B4">
        <w:t>C</w:t>
      </w:r>
      <w:r w:rsidR="0003516C" w:rsidRPr="005946B4">
        <w:t>yrene due to the increased solubility of the nitrate salt vs. the acetate salt.</w:t>
      </w:r>
    </w:p>
    <w:p w14:paraId="232C3E99" w14:textId="77777777" w:rsidR="000125D9" w:rsidRPr="005946B4" w:rsidRDefault="000125D9" w:rsidP="000125D9">
      <w:pPr>
        <w:pStyle w:val="FAAuthorInfoSubtitle"/>
      </w:pPr>
      <w:r w:rsidRPr="005946B4">
        <w:t>Synthesis of Co-MOF-74/Co-CPO-27</w:t>
      </w:r>
    </w:p>
    <w:p w14:paraId="736A397D" w14:textId="77777777" w:rsidR="000125D9" w:rsidRPr="005946B4" w:rsidRDefault="000125D9" w:rsidP="008E49DE">
      <w:pPr>
        <w:pStyle w:val="TAMainText"/>
      </w:pPr>
      <w:r w:rsidRPr="005946B4">
        <w:t xml:space="preserve">A 25 mL vial was charged with 2,5-dihydroxyterephthalic (43.0 mg, 0.217 </w:t>
      </w:r>
      <w:proofErr w:type="spellStart"/>
      <w:r w:rsidRPr="005946B4">
        <w:t>mmol</w:t>
      </w:r>
      <w:proofErr w:type="spellEnd"/>
      <w:r w:rsidRPr="005946B4">
        <w:t xml:space="preserve">) and an 18 mL mixture solvent (Cyrene:100% ethanol, </w:t>
      </w:r>
      <w:proofErr w:type="gramStart"/>
      <w:r w:rsidRPr="005946B4">
        <w:t>v:v</w:t>
      </w:r>
      <w:proofErr w:type="gramEnd"/>
      <w:r w:rsidRPr="005946B4">
        <w:t xml:space="preserve">=1:1),  the sample was subsequently agitated for 10 minutes before cobalt(II) nitrate hexahydrate (217.0 mg, 0.746 </w:t>
      </w:r>
      <w:proofErr w:type="spellStart"/>
      <w:r w:rsidRPr="005946B4">
        <w:t>mmol</w:t>
      </w:r>
      <w:proofErr w:type="spellEnd"/>
      <w:r w:rsidRPr="005946B4">
        <w:t>) was added. Once dissolved, it was heated in a 100 °C oven overnight. The resulting solid was washed first with 3x10 mL DMF. The solvent was then decanted and replaced with methanol daily for three days. After filtration, the sample was dried under vacuum for 12 hours at room temperature, and subsequently for an additional 12 hours at 150 °C, yielding a dark-red crystalline product.</w:t>
      </w:r>
    </w:p>
    <w:p w14:paraId="4D2C5C4E" w14:textId="77777777" w:rsidR="000125D9" w:rsidRPr="005946B4" w:rsidRDefault="000125D9" w:rsidP="000125D9">
      <w:pPr>
        <w:pStyle w:val="FAAuthorInfoSubtitle"/>
      </w:pPr>
      <w:r w:rsidRPr="005946B4">
        <w:t>Synthesis of Zn</w:t>
      </w:r>
      <w:r w:rsidRPr="005946B4">
        <w:rPr>
          <w:vertAlign w:val="subscript"/>
        </w:rPr>
        <w:t>2</w:t>
      </w:r>
      <w:r w:rsidRPr="005946B4">
        <w:t>(BDC)</w:t>
      </w:r>
      <w:r w:rsidRPr="005946B4">
        <w:rPr>
          <w:vertAlign w:val="subscript"/>
        </w:rPr>
        <w:t>2</w:t>
      </w:r>
      <w:r w:rsidRPr="005946B4">
        <w:t>(DABCO)</w:t>
      </w:r>
    </w:p>
    <w:p w14:paraId="39DE0BC1" w14:textId="77777777" w:rsidR="000125D9" w:rsidRPr="005946B4" w:rsidRDefault="000125D9" w:rsidP="008E49DE">
      <w:pPr>
        <w:pStyle w:val="TAMainText"/>
      </w:pPr>
      <w:r w:rsidRPr="005946B4">
        <w:t xml:space="preserve">A mixture of zinc(II) nitrate hexahydrate (50.0 mg, 0.168 </w:t>
      </w:r>
      <w:proofErr w:type="spellStart"/>
      <w:r w:rsidRPr="005946B4">
        <w:t>mmol</w:t>
      </w:r>
      <w:proofErr w:type="spellEnd"/>
      <w:r w:rsidRPr="005946B4">
        <w:t xml:space="preserve">), </w:t>
      </w:r>
      <w:proofErr w:type="spellStart"/>
      <w:r w:rsidRPr="005946B4">
        <w:t>terephthalic</w:t>
      </w:r>
      <w:proofErr w:type="spellEnd"/>
      <w:r w:rsidRPr="005946B4">
        <w:t xml:space="preserve"> acid (H2bdc, 27.9 mg, 0.168 </w:t>
      </w:r>
      <w:proofErr w:type="spellStart"/>
      <w:r w:rsidRPr="005946B4">
        <w:t>mmol</w:t>
      </w:r>
      <w:proofErr w:type="spellEnd"/>
      <w:r w:rsidRPr="005946B4">
        <w:t xml:space="preserve">) and DABCO (9.4 mg, 0.084 </w:t>
      </w:r>
      <w:proofErr w:type="spellStart"/>
      <w:r w:rsidRPr="005946B4">
        <w:t>mmol</w:t>
      </w:r>
      <w:proofErr w:type="spellEnd"/>
      <w:r w:rsidRPr="005946B4">
        <w:t>) was suspended in Cyrene (2 mL) in a 2-dram vial before being heated in an oven at 100 °C for 12 hours. The solvent was decanted and replaced with new DMF daily for three days. After filtration, the sample was dried under vacuum at 110 °C overnight, yielding a white powder.</w:t>
      </w:r>
    </w:p>
    <w:p w14:paraId="1675C8C7" w14:textId="77777777" w:rsidR="00127620" w:rsidRPr="005946B4" w:rsidRDefault="000125D9" w:rsidP="00127620">
      <w:pPr>
        <w:pStyle w:val="TESupportingInfoTitle"/>
      </w:pPr>
      <w:r w:rsidRPr="005946B4">
        <w:t>Results and discussion</w:t>
      </w:r>
    </w:p>
    <w:p w14:paraId="484CA541" w14:textId="38F9FBFD" w:rsidR="00157207" w:rsidRPr="005946B4" w:rsidRDefault="00976CB3" w:rsidP="00157207">
      <w:pPr>
        <w:pStyle w:val="TAMainText"/>
        <w:ind w:firstLine="0"/>
      </w:pPr>
      <w:r w:rsidRPr="005946B4">
        <w:t>The initial investigation focused on the use of Cyrene in the synthesis of the paddlewheel MOF HKUST-1 (</w:t>
      </w:r>
      <w:r w:rsidR="006B5780" w:rsidRPr="005946B4">
        <w:t>Figure</w:t>
      </w:r>
      <w:r w:rsidRPr="005946B4">
        <w:t xml:space="preserve"> </w:t>
      </w:r>
      <w:r w:rsidR="009C7FAD" w:rsidRPr="005946B4">
        <w:t>2</w:t>
      </w:r>
      <w:r w:rsidRPr="005946B4">
        <w:t>) due to its varied applications coupled with its availability through chemical retailers such as Sigma-</w:t>
      </w:r>
      <w:r w:rsidR="009C7FAD" w:rsidRPr="005946B4">
        <w:t xml:space="preserve"> Aldrich.</w:t>
      </w:r>
      <w:r w:rsidR="009C7FAD" w:rsidRPr="005946B4">
        <w:fldChar w:fldCharType="begin">
          <w:fldData xml:space="preserve">PEVuZE5vdGU+PENpdGU+PEF1dGhvcj5EZUNvc3RlPC9BdXRob3I+PFllYXI+MjAxNjwvWWVhcj48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NTEtNTQ8L3BhZ2VzPjx2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</w:fldData>
        </w:fldChar>
      </w:r>
      <w:r w:rsidR="009C7FAD" w:rsidRPr="005946B4">
        <w:instrText xml:space="preserve"> ADDIN EN.CITE </w:instrText>
      </w:r>
      <w:r w:rsidR="009C7FAD" w:rsidRPr="005946B4">
        <w:fldChar w:fldCharType="begin">
          <w:fldData xml:space="preserve">PEVuZE5vdGU+PENpdGU+PEF1dGhvcj5EZUNvc3RlPC9BdXRob3I+PFllYXI+MjAxNjwvWWVhcj48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</w:fldData>
        </w:fldChar>
      </w:r>
      <w:r w:rsidR="009C7FAD" w:rsidRPr="005946B4">
        <w:instrText xml:space="preserve"> ADDIN EN.CITE.DATA </w:instrText>
      </w:r>
      <w:r w:rsidR="009C7FAD" w:rsidRPr="005946B4">
        <w:fldChar w:fldCharType="end"/>
      </w:r>
      <w:r w:rsidR="009C7FAD" w:rsidRPr="005946B4">
        <w:fldChar w:fldCharType="separate"/>
      </w:r>
      <w:r w:rsidR="009C7FAD" w:rsidRPr="005946B4">
        <w:rPr>
          <w:noProof/>
          <w:vertAlign w:val="superscript"/>
        </w:rPr>
        <w:t>60-64</w:t>
      </w:r>
      <w:r w:rsidR="009C7FAD" w:rsidRPr="005946B4">
        <w:fldChar w:fldCharType="end"/>
      </w:r>
      <w:r w:rsidR="009C7FAD" w:rsidRPr="005946B4">
        <w:rPr>
          <w:color w:val="FF0000"/>
        </w:rPr>
        <w:t xml:space="preserve"> </w:t>
      </w:r>
      <w:r w:rsidR="009C7FAD" w:rsidRPr="005946B4">
        <w:t>HKUST-1 was synthesized from a solution of</w:t>
      </w:r>
      <w:r w:rsidR="00157207" w:rsidRPr="005946B4">
        <w:t xml:space="preserve"> </w:t>
      </w:r>
      <w:proofErr w:type="spellStart"/>
      <w:proofErr w:type="gramStart"/>
      <w:r w:rsidR="00157207" w:rsidRPr="005946B4">
        <w:t>Cyrene:EtOH</w:t>
      </w:r>
      <w:proofErr w:type="spellEnd"/>
      <w:proofErr w:type="gramEnd"/>
      <w:r w:rsidR="00157207" w:rsidRPr="005946B4">
        <w:t xml:space="preserve"> (See Electronic Supplementary Information (ESI) for further details). Figure 3 shows the Powder-X-ray Diffraction (PXRD) of HKUST-1 made from both DMF and Cyrene (1:1:1 volume ratio of Cyrene/95% </w:t>
      </w:r>
      <w:proofErr w:type="spellStart"/>
      <w:r w:rsidR="00157207" w:rsidRPr="005946B4">
        <w:t>EtOH</w:t>
      </w:r>
      <w:proofErr w:type="spellEnd"/>
      <w:r w:rsidR="00157207" w:rsidRPr="005946B4">
        <w:t>/water).  As can be seen, the peak position between the simulated and observed PXRDs match indicating that the Cyrene-based synthesis is able to produce crystalline HKUST-1.  Perhaps more interesting is the intensities and line widths.  In the Cyrene-derived HKUST-1, the two most intense reflections are the {2 2 2} and {3 3 3} reflections indicating a high degree of preferred orientation in comparison from DMF-synthesized HKUST-1.  Furthermore, the peak widths of Cyrene-derived HKUST-1 are narrower indicating a larger average particle size in Cyrene-derived HKUST vs. DMF-derived.</w:t>
      </w:r>
    </w:p>
    <w:p w14:paraId="41C35D7C" w14:textId="6C43DED8" w:rsidR="00EF7ECF" w:rsidRPr="005946B4" w:rsidRDefault="00EF7ECF" w:rsidP="00EF7ECF">
      <w:pPr>
        <w:pStyle w:val="TAMainText"/>
      </w:pPr>
      <w:r w:rsidRPr="005946B4">
        <w:t xml:space="preserve">With the structural elucidation confirmed, we examined the N2 gas-adsorption isotherm (77 K) of HKUST-1.  As shown in Figure 4, when HKUST-1 was synthesized from DMF, a </w:t>
      </w:r>
      <w:proofErr w:type="spellStart"/>
      <w:r w:rsidRPr="005946B4">
        <w:t>Brunauer</w:t>
      </w:r>
      <w:proofErr w:type="spellEnd"/>
      <w:r w:rsidRPr="005946B4">
        <w:t>–Emmett–Teller (BET) surface area (SA) of 1400 m</w:t>
      </w:r>
      <w:r w:rsidRPr="005946B4">
        <w:rPr>
          <w:vertAlign w:val="superscript"/>
        </w:rPr>
        <w:t>2</w:t>
      </w:r>
      <w:r w:rsidRPr="005946B4">
        <w:t xml:space="preserve">/g was observed.  With Cyrene, however, despite the promising PXRD observed in Figure </w:t>
      </w:r>
      <w:r w:rsidR="00D36AA5" w:rsidRPr="005946B4">
        <w:t>3</w:t>
      </w:r>
      <w:r w:rsidRPr="005946B4">
        <w:t>, the BET SA of HKUST-1 was initially observed to be a mere 600 m</w:t>
      </w:r>
      <w:r w:rsidRPr="005946B4">
        <w:rPr>
          <w:vertAlign w:val="superscript"/>
        </w:rPr>
        <w:t>2</w:t>
      </w:r>
      <w:r w:rsidRPr="005946B4">
        <w:t xml:space="preserve">/g.  </w:t>
      </w:r>
    </w:p>
    <w:p w14:paraId="3FA42FB8" w14:textId="1EF6291D" w:rsidR="00976CB3" w:rsidRPr="005946B4" w:rsidRDefault="00EF7ECF" w:rsidP="008E49DE">
      <w:pPr>
        <w:pStyle w:val="TAMainText"/>
      </w:pPr>
      <w:r w:rsidRPr="005946B4">
        <w:t xml:space="preserve">In order to determine the origin of the SA drop between DMF and Cyrene, we investigated the role of the Ethanol as an additive. As shown in Figure 4, when nominally dry </w:t>
      </w:r>
      <w:proofErr w:type="spellStart"/>
      <w:r w:rsidRPr="005946B4">
        <w:t>EtOH</w:t>
      </w:r>
      <w:proofErr w:type="spellEnd"/>
      <w:r w:rsidRPr="005946B4">
        <w:t xml:space="preserve"> is used in a 5:1 ratio with Cyrene, then a surface area of 1400 m</w:t>
      </w:r>
      <w:r w:rsidRPr="005946B4">
        <w:rPr>
          <w:vertAlign w:val="superscript"/>
        </w:rPr>
        <w:t>2</w:t>
      </w:r>
      <w:r w:rsidRPr="005946B4">
        <w:t>/g is observed.  However, when</w:t>
      </w:r>
    </w:p>
    <w:p w14:paraId="18C76CE1" w14:textId="77777777" w:rsidR="00976CB3" w:rsidRPr="005946B4" w:rsidRDefault="00976CB3" w:rsidP="00976CB3">
      <w:pPr>
        <w:pStyle w:val="RSCI02FigureSchemeChartwithtopbar"/>
      </w:pPr>
      <w:r w:rsidRPr="005946B4">
        <w:rPr>
          <w:noProof/>
          <w:lang w:val="en-CA" w:eastAsia="en-CA"/>
        </w:rPr>
        <w:drawing>
          <wp:inline distT="0" distB="0" distL="0" distR="0" wp14:anchorId="4D104D9D" wp14:editId="057E511D">
            <wp:extent cx="3166745" cy="2374583"/>
            <wp:effectExtent l="0" t="0" r="0" b="6985"/>
            <wp:docPr id="14" name="Picture 14" descr="C:\Users\Mike Katz\Desktop\EMPTYCUBTC_pu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ike Katz\Desktop\EMPTYCUBTC_pub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6745" cy="2374583"/>
                    </a:xfrm>
                    <a:prstGeom prst="rect">
                      <a:avLst/>
                    </a:prstGeom>
                    <a:noFill/>
                    <a:ln>
                      <a:noFill/>
                    </a:ln>
                  </pic:spPr>
                </pic:pic>
              </a:graphicData>
            </a:graphic>
          </wp:inline>
        </w:drawing>
      </w:r>
    </w:p>
    <w:p w14:paraId="35A8AEB5" w14:textId="77777777" w:rsidR="00976CB3" w:rsidRPr="005946B4" w:rsidRDefault="006B5780" w:rsidP="00976CB3">
      <w:pPr>
        <w:pStyle w:val="RSCI05CaptiontoFigureSchemeChartwithbottombar"/>
        <w:shd w:val="clear" w:color="auto" w:fill="FFFFFF" w:themeFill="background1"/>
        <w:spacing w:line="240" w:lineRule="auto"/>
        <w:rPr>
          <w:rFonts w:ascii="Arno Pro" w:hAnsi="Arno Pro"/>
          <w:szCs w:val="14"/>
        </w:rPr>
      </w:pPr>
      <w:r w:rsidRPr="005946B4">
        <w:rPr>
          <w:rFonts w:ascii="Arno Pro" w:hAnsi="Arno Pro"/>
          <w:szCs w:val="14"/>
        </w:rPr>
        <w:t>Figure</w:t>
      </w:r>
      <w:r w:rsidR="00976CB3" w:rsidRPr="005946B4">
        <w:rPr>
          <w:rFonts w:ascii="Arno Pro" w:hAnsi="Arno Pro"/>
          <w:szCs w:val="14"/>
        </w:rPr>
        <w:t xml:space="preserve"> </w:t>
      </w:r>
      <w:r w:rsidR="009C7FAD" w:rsidRPr="005946B4">
        <w:rPr>
          <w:rFonts w:ascii="Arno Pro" w:hAnsi="Arno Pro"/>
          <w:szCs w:val="14"/>
        </w:rPr>
        <w:t>2</w:t>
      </w:r>
      <w:r w:rsidR="00976CB3" w:rsidRPr="005946B4">
        <w:rPr>
          <w:rFonts w:ascii="Arno Pro" w:hAnsi="Arno Pro"/>
          <w:szCs w:val="14"/>
        </w:rPr>
        <w:t>. Pore structure of HKUST-1 showing how Cu</w:t>
      </w:r>
      <w:r w:rsidR="00976CB3" w:rsidRPr="005946B4">
        <w:rPr>
          <w:rFonts w:ascii="Arno Pro" w:hAnsi="Arno Pro"/>
          <w:szCs w:val="14"/>
          <w:vertAlign w:val="subscript"/>
        </w:rPr>
        <w:t>2</w:t>
      </w:r>
      <w:r w:rsidR="00976CB3" w:rsidRPr="005946B4">
        <w:rPr>
          <w:rFonts w:ascii="Arno Pro" w:hAnsi="Arno Pro"/>
          <w:szCs w:val="14"/>
        </w:rPr>
        <w:t>-paddlewheels connect to one another via 1,3,5-bendzentricarboxylate.</w:t>
      </w:r>
    </w:p>
    <w:p w14:paraId="23432DB9" w14:textId="77777777" w:rsidR="00976CB3" w:rsidRPr="005946B4" w:rsidRDefault="00976CB3" w:rsidP="008E49DE">
      <w:pPr>
        <w:pStyle w:val="TAMainText"/>
        <w:rPr>
          <w:lang w:val="en-GB"/>
        </w:rPr>
      </w:pPr>
      <w:r w:rsidRPr="005946B4">
        <w:rPr>
          <w:noProof/>
          <w:vertAlign w:val="subscript"/>
          <w:lang w:val="en-CA" w:eastAsia="en-CA"/>
        </w:rPr>
        <w:drawing>
          <wp:inline distT="0" distB="0" distL="0" distR="0" wp14:anchorId="59FA672D" wp14:editId="7655188A">
            <wp:extent cx="2926080" cy="2414016"/>
            <wp:effectExtent l="0" t="0" r="762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KUST-1-30-medium.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6080" cy="2414016"/>
                    </a:xfrm>
                    <a:prstGeom prst="rect">
                      <a:avLst/>
                    </a:prstGeom>
                  </pic:spPr>
                </pic:pic>
              </a:graphicData>
            </a:graphic>
          </wp:inline>
        </w:drawing>
      </w:r>
    </w:p>
    <w:p w14:paraId="633DCF1F" w14:textId="77777777" w:rsidR="00976CB3" w:rsidRPr="005946B4" w:rsidRDefault="006B5780" w:rsidP="00976CB3">
      <w:pPr>
        <w:pStyle w:val="RSCI01FigureSchemeChartwithbottombar"/>
        <w:spacing w:line="240" w:lineRule="auto"/>
        <w:rPr>
          <w:rFonts w:ascii="Arno Pro" w:hAnsi="Arno Pro"/>
        </w:rPr>
      </w:pPr>
      <w:r w:rsidRPr="005946B4">
        <w:rPr>
          <w:rFonts w:ascii="Arno Pro" w:hAnsi="Arno Pro"/>
        </w:rPr>
        <w:t>Figure</w:t>
      </w:r>
      <w:r w:rsidR="00976CB3" w:rsidRPr="005946B4">
        <w:rPr>
          <w:rFonts w:ascii="Arno Pro" w:hAnsi="Arno Pro"/>
        </w:rPr>
        <w:t xml:space="preserve"> </w:t>
      </w:r>
      <w:r w:rsidR="009C7FAD" w:rsidRPr="005946B4">
        <w:rPr>
          <w:rFonts w:ascii="Arno Pro" w:hAnsi="Arno Pro"/>
        </w:rPr>
        <w:t>3</w:t>
      </w:r>
      <w:r w:rsidR="00976CB3" w:rsidRPr="005946B4">
        <w:rPr>
          <w:rFonts w:ascii="Arno Pro" w:hAnsi="Arno Pro"/>
        </w:rPr>
        <w:t>. Simulated (black) and observed, as synthesized using DMF (blue) or Cyrene (red), PXRD of HKUST-1.</w:t>
      </w:r>
    </w:p>
    <w:p w14:paraId="4B9F4991" w14:textId="149E7B8A" w:rsidR="00976CB3" w:rsidRPr="005946B4" w:rsidRDefault="00976CB3" w:rsidP="00EF7ECF">
      <w:pPr>
        <w:pStyle w:val="TAMainText"/>
        <w:ind w:firstLine="0"/>
        <w:rPr>
          <w:color w:val="FF0000"/>
        </w:rPr>
      </w:pPr>
      <w:r w:rsidRPr="005946B4">
        <w:t xml:space="preserve">95% </w:t>
      </w:r>
      <w:proofErr w:type="spellStart"/>
      <w:r w:rsidRPr="005946B4">
        <w:t>EtOH</w:t>
      </w:r>
      <w:proofErr w:type="spellEnd"/>
      <w:r w:rsidRPr="005946B4">
        <w:t xml:space="preserve"> is used, then lower-than ideal BET SAs are observed. It is hypothesized that this </w:t>
      </w:r>
      <w:r w:rsidR="006B5780" w:rsidRPr="005946B4">
        <w:t>behavior</w:t>
      </w:r>
      <w:r w:rsidRPr="005946B4">
        <w:t xml:space="preserve"> is due to the</w:t>
      </w:r>
      <w:r w:rsidR="00066D6A" w:rsidRPr="005946B4">
        <w:t xml:space="preserve"> formation of a </w:t>
      </w:r>
      <w:proofErr w:type="spellStart"/>
      <w:r w:rsidR="00066D6A" w:rsidRPr="005946B4">
        <w:t>ge</w:t>
      </w:r>
      <w:r w:rsidR="006B5780" w:rsidRPr="005946B4">
        <w:t>minal</w:t>
      </w:r>
      <w:proofErr w:type="spellEnd"/>
      <w:r w:rsidR="006B5780" w:rsidRPr="005946B4">
        <w:t xml:space="preserve"> diol of</w:t>
      </w:r>
      <w:r w:rsidRPr="005946B4">
        <w:t xml:space="preserve"> Cyrene and potentially other products (vide infra) in the presence of water.</w:t>
      </w:r>
      <w:r w:rsidR="008F2CA9" w:rsidRPr="005946B4">
        <w:fldChar w:fldCharType="begin"/>
      </w:r>
      <w:r w:rsidR="009C7FAD" w:rsidRPr="005946B4">
        <w:instrText xml:space="preserve"> ADDIN EN.CITE &lt;EndNote&gt;&lt;Cite&gt;&lt;RecNum&gt;0&lt;/RecNum&gt;&lt;Note&gt;Material safety data sheet, Circa group Pty Ltd.&lt;/Note&gt;&lt;DisplayText&gt;&lt;style face="superscript"&gt;65&lt;/style&gt;&lt;/DisplayText&gt;&lt;/Cite&gt;&lt;/EndNote&gt;</w:instrText>
      </w:r>
      <w:r w:rsidR="008F2CA9" w:rsidRPr="005946B4">
        <w:fldChar w:fldCharType="separate"/>
      </w:r>
      <w:r w:rsidR="009C7FAD" w:rsidRPr="005946B4">
        <w:rPr>
          <w:noProof/>
          <w:vertAlign w:val="superscript"/>
        </w:rPr>
        <w:t>65</w:t>
      </w:r>
      <w:r w:rsidR="008F2CA9" w:rsidRPr="005946B4">
        <w:fldChar w:fldCharType="end"/>
      </w:r>
      <w:r w:rsidRPr="005946B4">
        <w:t xml:space="preserve"> Therefore, control of the </w:t>
      </w:r>
      <w:proofErr w:type="spellStart"/>
      <w:r w:rsidRPr="005946B4">
        <w:t>water:Cyrene</w:t>
      </w:r>
      <w:proofErr w:type="spellEnd"/>
      <w:r w:rsidRPr="005946B4">
        <w:t xml:space="preserve"> ratio is necessary to optimize BET SA.</w:t>
      </w:r>
    </w:p>
    <w:p w14:paraId="38D61C10" w14:textId="77777777" w:rsidR="00976CB3" w:rsidRPr="005946B4" w:rsidRDefault="00976CB3" w:rsidP="008E49DE">
      <w:pPr>
        <w:pStyle w:val="TAMainText"/>
      </w:pPr>
      <w:r w:rsidRPr="005946B4">
        <w:t>Given that syntheses of HKUST-1 can be performed in alternative solvents such as EtOH,</w:t>
      </w:r>
      <w:r w:rsidR="008F2CA9" w:rsidRPr="005946B4">
        <w:fldChar w:fldCharType="begin">
          <w:fldData xml:space="preserve">PEVuZE5vdGU+PENpdGU+PEF1dGhvcj5NdW5jaDwvQXV0aG9yPjxZZWFyPjIwMTI8L1llYXI+PFJl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=
</w:fldData>
        </w:fldChar>
      </w:r>
      <w:r w:rsidR="009C7FAD" w:rsidRPr="005946B4">
        <w:instrText xml:space="preserve"> ADDIN EN.CITE </w:instrText>
      </w:r>
      <w:r w:rsidR="009C7FAD" w:rsidRPr="005946B4">
        <w:fldChar w:fldCharType="begin">
          <w:fldData xml:space="preserve">PEVuZE5vdGU+PENpdGU+PEF1dGhvcj5NdW5jaDwvQXV0aG9yPjxZZWFyPjIwMTI8L1llYXI+PFJl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=
</w:fldData>
        </w:fldChar>
      </w:r>
      <w:r w:rsidR="009C7FAD" w:rsidRPr="005946B4">
        <w:instrText xml:space="preserve"> ADDIN EN.CITE.DATA </w:instrText>
      </w:r>
      <w:r w:rsidR="009C7FAD" w:rsidRPr="005946B4">
        <w:fldChar w:fldCharType="end"/>
      </w:r>
      <w:r w:rsidR="008F2CA9" w:rsidRPr="005946B4">
        <w:fldChar w:fldCharType="separate"/>
      </w:r>
      <w:r w:rsidR="009C7FAD" w:rsidRPr="005946B4">
        <w:rPr>
          <w:noProof/>
          <w:vertAlign w:val="superscript"/>
        </w:rPr>
        <w:t>63, 66</w:t>
      </w:r>
      <w:r w:rsidR="008F2CA9" w:rsidRPr="005946B4">
        <w:fldChar w:fldCharType="end"/>
      </w:r>
      <w:r w:rsidRPr="005946B4">
        <w:t xml:space="preserve"> the importance of Cyrene in this synthesis was investigated.  In both DMF and Cyrene, we observed a 35% yield.  However, when DMSO/</w:t>
      </w:r>
      <w:proofErr w:type="spellStart"/>
      <w:r w:rsidRPr="005946B4">
        <w:t>EtOH</w:t>
      </w:r>
      <w:proofErr w:type="spellEnd"/>
      <w:r w:rsidRPr="005946B4">
        <w:t xml:space="preserve"> was substituted for Cyrene/</w:t>
      </w:r>
      <w:proofErr w:type="spellStart"/>
      <w:r w:rsidRPr="005946B4">
        <w:t>EtOH</w:t>
      </w:r>
      <w:proofErr w:type="spellEnd"/>
      <w:r w:rsidRPr="005946B4">
        <w:t xml:space="preserve">, then no HKUST-1 was formed.  These results indicate that Cyrene’s role is crucial.  Similarly, when </w:t>
      </w:r>
      <w:proofErr w:type="spellStart"/>
      <w:r w:rsidRPr="005946B4">
        <w:t>EtOH</w:t>
      </w:r>
      <w:proofErr w:type="spellEnd"/>
      <w:r w:rsidRPr="005946B4">
        <w:t xml:space="preserve"> or</w:t>
      </w:r>
      <w:r w:rsidR="006B5780" w:rsidRPr="005946B4">
        <w:t xml:space="preserve"> an</w:t>
      </w:r>
      <w:r w:rsidRPr="005946B4">
        <w:t xml:space="preserve"> </w:t>
      </w:r>
      <w:proofErr w:type="spellStart"/>
      <w:r w:rsidRPr="005946B4">
        <w:t>EtOH</w:t>
      </w:r>
      <w:proofErr w:type="spellEnd"/>
      <w:r w:rsidRPr="005946B4">
        <w:t>/H2O mixtures were used</w:t>
      </w:r>
      <w:r w:rsidR="006B5780" w:rsidRPr="005946B4">
        <w:t xml:space="preserve"> in the absence of Cyrene</w:t>
      </w:r>
      <w:r w:rsidRPr="005946B4">
        <w:t>,</w:t>
      </w:r>
      <w:r w:rsidR="006B5780" w:rsidRPr="005946B4">
        <w:t xml:space="preserve"> then</w:t>
      </w:r>
      <w:r w:rsidRPr="005946B4">
        <w:t xml:space="preserve"> a ca. 5% yield was observed.</w:t>
      </w:r>
    </w:p>
    <w:p w14:paraId="08FF6A3B" w14:textId="77777777" w:rsidR="009C7FAD" w:rsidRPr="005946B4" w:rsidRDefault="009C7FAD" w:rsidP="008E49DE">
      <w:pPr>
        <w:pStyle w:val="TAMainText"/>
      </w:pPr>
      <w:r w:rsidRPr="005946B4">
        <w:lastRenderedPageBreak/>
        <w:t>With these results in mind, the use of Cyrene as a solvent was extended to other MOFs.  In order to adequately survey the field, we choose four additional archetype</w:t>
      </w:r>
    </w:p>
    <w:p w14:paraId="499B19CC" w14:textId="77777777" w:rsidR="00976CB3" w:rsidRPr="005946B4" w:rsidRDefault="0081260C" w:rsidP="00976CB3">
      <w:pPr>
        <w:pStyle w:val="RSCI02FigureSchemeChartwithtopbar"/>
      </w:pPr>
      <w:r w:rsidRPr="005946B4">
        <w:rPr>
          <w:noProof/>
          <w:lang w:val="en-CA" w:eastAsia="en-CA"/>
        </w:rPr>
        <w:drawing>
          <wp:inline distT="0" distB="0" distL="0" distR="0" wp14:anchorId="399B5541" wp14:editId="1722607A">
            <wp:extent cx="2926080" cy="2414016"/>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KUST-1-ALL-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6080" cy="2414016"/>
                    </a:xfrm>
                    <a:prstGeom prst="rect">
                      <a:avLst/>
                    </a:prstGeom>
                  </pic:spPr>
                </pic:pic>
              </a:graphicData>
            </a:graphic>
          </wp:inline>
        </w:drawing>
      </w:r>
    </w:p>
    <w:p w14:paraId="5E398212" w14:textId="77777777" w:rsidR="00976CB3" w:rsidRPr="005946B4" w:rsidRDefault="006B5780" w:rsidP="00976CB3">
      <w:pPr>
        <w:pStyle w:val="RSCI05CaptiontoFigureSchemeChartwithbottombar"/>
        <w:spacing w:line="240" w:lineRule="auto"/>
        <w:rPr>
          <w:rFonts w:ascii="Arno Pro" w:hAnsi="Arno Pro"/>
          <w:szCs w:val="14"/>
        </w:rPr>
      </w:pPr>
      <w:r w:rsidRPr="005946B4">
        <w:rPr>
          <w:rFonts w:ascii="Arno Pro" w:hAnsi="Arno Pro"/>
          <w:szCs w:val="14"/>
        </w:rPr>
        <w:t>Figure</w:t>
      </w:r>
      <w:r w:rsidR="00976CB3" w:rsidRPr="005946B4">
        <w:rPr>
          <w:rFonts w:ascii="Arno Pro" w:hAnsi="Arno Pro"/>
          <w:szCs w:val="14"/>
        </w:rPr>
        <w:t xml:space="preserve"> </w:t>
      </w:r>
      <w:r w:rsidR="009C7FAD" w:rsidRPr="005946B4">
        <w:rPr>
          <w:rFonts w:ascii="Arno Pro" w:hAnsi="Arno Pro"/>
          <w:szCs w:val="14"/>
        </w:rPr>
        <w:t>4</w:t>
      </w:r>
      <w:r w:rsidR="00976CB3" w:rsidRPr="005946B4">
        <w:rPr>
          <w:rFonts w:ascii="Arno Pro" w:hAnsi="Arno Pro"/>
          <w:szCs w:val="14"/>
        </w:rPr>
        <w:t xml:space="preserve">. Nitrogen isotherms of HKUST-1 measured at 77K using different </w:t>
      </w:r>
      <w:proofErr w:type="spellStart"/>
      <w:proofErr w:type="gramStart"/>
      <w:r w:rsidR="00976CB3" w:rsidRPr="005946B4">
        <w:rPr>
          <w:rFonts w:ascii="Arno Pro" w:hAnsi="Arno Pro"/>
          <w:szCs w:val="14"/>
        </w:rPr>
        <w:t>Cyrene:EtOH</w:t>
      </w:r>
      <w:proofErr w:type="spellEnd"/>
      <w:proofErr w:type="gramEnd"/>
      <w:r w:rsidR="00976CB3" w:rsidRPr="005946B4">
        <w:rPr>
          <w:rFonts w:ascii="Arno Pro" w:hAnsi="Arno Pro"/>
          <w:szCs w:val="14"/>
        </w:rPr>
        <w:t xml:space="preserve"> volume ratios. (Blue) DMF-1400 m</w:t>
      </w:r>
      <w:r w:rsidR="00976CB3" w:rsidRPr="005946B4">
        <w:rPr>
          <w:rFonts w:ascii="Arno Pro" w:hAnsi="Arno Pro"/>
          <w:szCs w:val="14"/>
          <w:vertAlign w:val="superscript"/>
        </w:rPr>
        <w:t>2</w:t>
      </w:r>
      <w:r w:rsidR="00976CB3" w:rsidRPr="005946B4">
        <w:rPr>
          <w:rFonts w:ascii="Arno Pro" w:hAnsi="Arno Pro"/>
          <w:szCs w:val="14"/>
        </w:rPr>
        <w:t xml:space="preserve">/g; (dark Green): 1:1:1 </w:t>
      </w:r>
      <w:proofErr w:type="spellStart"/>
      <w:proofErr w:type="gramStart"/>
      <w:r w:rsidR="00976CB3" w:rsidRPr="005946B4">
        <w:rPr>
          <w:rFonts w:ascii="Arno Pro" w:hAnsi="Arno Pro"/>
          <w:szCs w:val="14"/>
        </w:rPr>
        <w:t>Cyrene:ethanol</w:t>
      </w:r>
      <w:proofErr w:type="spellEnd"/>
      <w:proofErr w:type="gramEnd"/>
      <w:r w:rsidR="00976CB3" w:rsidRPr="005946B4">
        <w:rPr>
          <w:rFonts w:ascii="Arno Pro" w:hAnsi="Arno Pro"/>
          <w:szCs w:val="14"/>
        </w:rPr>
        <w:t xml:space="preserve"> (95 %):H</w:t>
      </w:r>
      <w:r w:rsidR="00976CB3" w:rsidRPr="005946B4">
        <w:rPr>
          <w:rFonts w:ascii="Arno Pro" w:hAnsi="Arno Pro"/>
          <w:szCs w:val="14"/>
          <w:vertAlign w:val="subscript"/>
        </w:rPr>
        <w:t>2</w:t>
      </w:r>
      <w:r w:rsidR="00976CB3" w:rsidRPr="005946B4">
        <w:rPr>
          <w:rFonts w:ascii="Arno Pro" w:hAnsi="Arno Pro"/>
          <w:szCs w:val="14"/>
        </w:rPr>
        <w:t>O-1100 m</w:t>
      </w:r>
      <w:r w:rsidR="00976CB3" w:rsidRPr="005946B4">
        <w:rPr>
          <w:rFonts w:ascii="Arno Pro" w:hAnsi="Arno Pro"/>
          <w:szCs w:val="14"/>
          <w:vertAlign w:val="superscript"/>
        </w:rPr>
        <w:t>2</w:t>
      </w:r>
      <w:r w:rsidR="0081260C" w:rsidRPr="005946B4">
        <w:rPr>
          <w:rFonts w:ascii="Arno Pro" w:hAnsi="Arno Pro"/>
          <w:szCs w:val="14"/>
        </w:rPr>
        <w:t>/g; (aquamarine</w:t>
      </w:r>
      <w:r w:rsidR="00976CB3" w:rsidRPr="005946B4">
        <w:rPr>
          <w:rFonts w:ascii="Arno Pro" w:hAnsi="Arno Pro"/>
          <w:szCs w:val="14"/>
        </w:rPr>
        <w:t xml:space="preserve">) 1:1 </w:t>
      </w:r>
      <w:proofErr w:type="spellStart"/>
      <w:r w:rsidR="00976CB3" w:rsidRPr="005946B4">
        <w:rPr>
          <w:rFonts w:ascii="Arno Pro" w:hAnsi="Arno Pro"/>
          <w:szCs w:val="14"/>
        </w:rPr>
        <w:t>Cyrene:ethanol</w:t>
      </w:r>
      <w:proofErr w:type="spellEnd"/>
      <w:r w:rsidR="00976CB3" w:rsidRPr="005946B4">
        <w:rPr>
          <w:rFonts w:ascii="Arno Pro" w:hAnsi="Arno Pro"/>
          <w:szCs w:val="14"/>
        </w:rPr>
        <w:t xml:space="preserve"> (95 %)-950 m</w:t>
      </w:r>
      <w:r w:rsidR="00976CB3" w:rsidRPr="005946B4">
        <w:rPr>
          <w:rFonts w:ascii="Arno Pro" w:hAnsi="Arno Pro"/>
          <w:szCs w:val="14"/>
          <w:vertAlign w:val="superscript"/>
        </w:rPr>
        <w:t>2</w:t>
      </w:r>
      <w:r w:rsidR="00976CB3" w:rsidRPr="005946B4">
        <w:rPr>
          <w:rFonts w:ascii="Arno Pro" w:hAnsi="Arno Pro"/>
          <w:szCs w:val="14"/>
        </w:rPr>
        <w:t>/g; (</w:t>
      </w:r>
      <w:r w:rsidR="0081260C" w:rsidRPr="005946B4">
        <w:rPr>
          <w:rFonts w:ascii="Arno Pro" w:hAnsi="Arno Pro"/>
          <w:szCs w:val="14"/>
        </w:rPr>
        <w:t>white</w:t>
      </w:r>
      <w:r w:rsidR="00976CB3" w:rsidRPr="005946B4">
        <w:rPr>
          <w:rFonts w:ascii="Arno Pro" w:hAnsi="Arno Pro"/>
          <w:szCs w:val="14"/>
        </w:rPr>
        <w:t>) 10:1 Cyrene:ethanol-600 m</w:t>
      </w:r>
      <w:r w:rsidR="00976CB3" w:rsidRPr="005946B4">
        <w:rPr>
          <w:rFonts w:ascii="Arno Pro" w:hAnsi="Arno Pro"/>
          <w:szCs w:val="14"/>
          <w:vertAlign w:val="superscript"/>
        </w:rPr>
        <w:t>2</w:t>
      </w:r>
      <w:r w:rsidR="00976CB3" w:rsidRPr="005946B4">
        <w:rPr>
          <w:rFonts w:ascii="Arno Pro" w:hAnsi="Arno Pro"/>
          <w:szCs w:val="14"/>
        </w:rPr>
        <w:t>/g; (pink-red) 5:1 Cyrene:ethanol-1400 m</w:t>
      </w:r>
      <w:r w:rsidR="00976CB3" w:rsidRPr="005946B4">
        <w:rPr>
          <w:rFonts w:ascii="Arno Pro" w:hAnsi="Arno Pro"/>
          <w:szCs w:val="14"/>
          <w:vertAlign w:val="superscript"/>
        </w:rPr>
        <w:t>2</w:t>
      </w:r>
      <w:r w:rsidR="00976CB3" w:rsidRPr="005946B4">
        <w:rPr>
          <w:rFonts w:ascii="Arno Pro" w:hAnsi="Arno Pro"/>
          <w:szCs w:val="14"/>
        </w:rPr>
        <w:t>/g; (red) 1:1 Cyrene:ethanol-1500 m</w:t>
      </w:r>
      <w:r w:rsidR="00976CB3" w:rsidRPr="005946B4">
        <w:rPr>
          <w:rFonts w:ascii="Arno Pro" w:hAnsi="Arno Pro"/>
          <w:szCs w:val="14"/>
          <w:vertAlign w:val="superscript"/>
        </w:rPr>
        <w:t>2</w:t>
      </w:r>
      <w:r w:rsidR="00976CB3" w:rsidRPr="005946B4">
        <w:rPr>
          <w:rFonts w:ascii="Arno Pro" w:hAnsi="Arno Pro"/>
          <w:szCs w:val="14"/>
        </w:rPr>
        <w:t xml:space="preserve">/g. </w:t>
      </w:r>
    </w:p>
    <w:p w14:paraId="5F3FDA02" w14:textId="77777777" w:rsidR="0024315A" w:rsidRPr="005946B4" w:rsidRDefault="0024315A" w:rsidP="0024315A">
      <w:pPr>
        <w:pStyle w:val="RSCI02FigureSchemeChartwithtopbar"/>
      </w:pPr>
      <w:r w:rsidRPr="005946B4">
        <w:rPr>
          <w:noProof/>
          <w:lang w:val="en-CA" w:eastAsia="en-CA"/>
        </w:rPr>
        <w:drawing>
          <wp:inline distT="0" distB="0" distL="0" distR="0" wp14:anchorId="1CDBF533" wp14:editId="3D5A66F1">
            <wp:extent cx="3166745" cy="3073437"/>
            <wp:effectExtent l="0" t="0" r="0" b="0"/>
            <wp:docPr id="15" name="Picture 13" descr="C:\Users\Mike Katz\Dropbox\MUN\papers\Gabby -- magic solvent - JACS\Figures\4struc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ke Katz\Dropbox\MUN\papers\Gabby -- magic solvent - JACS\Figures\4structure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66745" cy="3073437"/>
                    </a:xfrm>
                    <a:prstGeom prst="rect">
                      <a:avLst/>
                    </a:prstGeom>
                    <a:noFill/>
                    <a:ln>
                      <a:noFill/>
                    </a:ln>
                  </pic:spPr>
                </pic:pic>
              </a:graphicData>
            </a:graphic>
          </wp:inline>
        </w:drawing>
      </w:r>
    </w:p>
    <w:p w14:paraId="2F9B6707" w14:textId="41C994FD" w:rsidR="0024315A" w:rsidRPr="005946B4" w:rsidRDefault="0024315A" w:rsidP="0024315A">
      <w:pPr>
        <w:pStyle w:val="RSCI01FigureSchemeChartwithbottombar"/>
        <w:rPr>
          <w:rFonts w:ascii="Arno Pro" w:hAnsi="Arno Pro"/>
        </w:rPr>
      </w:pPr>
      <w:r w:rsidRPr="005946B4">
        <w:rPr>
          <w:rFonts w:ascii="Arno Pro" w:hAnsi="Arno Pro"/>
        </w:rPr>
        <w:t xml:space="preserve">Figure </w:t>
      </w:r>
      <w:r w:rsidR="009C7FAD" w:rsidRPr="005946B4">
        <w:rPr>
          <w:rFonts w:ascii="Arno Pro" w:hAnsi="Arno Pro"/>
        </w:rPr>
        <w:t>5</w:t>
      </w:r>
      <w:r w:rsidR="0081773F" w:rsidRPr="005946B4">
        <w:rPr>
          <w:rFonts w:ascii="Arno Pro" w:hAnsi="Arno Pro"/>
        </w:rPr>
        <w:t>. Pore structure of 4 examined MOFs; the structures are all from existing crystallographic information files</w:t>
      </w:r>
      <w:r w:rsidRPr="005946B4">
        <w:rPr>
          <w:rFonts w:ascii="Arno Pro" w:hAnsi="Arno Pro"/>
        </w:rPr>
        <w:t>. (a) UiO-66, a MOF formed by Zr</w:t>
      </w:r>
      <w:r w:rsidRPr="005946B4">
        <w:rPr>
          <w:rFonts w:ascii="Arno Pro" w:hAnsi="Arno Pro"/>
          <w:vertAlign w:val="subscript"/>
        </w:rPr>
        <w:t>6</w:t>
      </w:r>
      <w:r w:rsidRPr="005946B4">
        <w:rPr>
          <w:rFonts w:ascii="Arno Pro" w:hAnsi="Arno Pro"/>
        </w:rPr>
        <w:t>O</w:t>
      </w:r>
      <w:r w:rsidRPr="005946B4">
        <w:rPr>
          <w:rFonts w:ascii="Arno Pro" w:hAnsi="Arno Pro"/>
          <w:vertAlign w:val="subscript"/>
        </w:rPr>
        <w:t>4</w:t>
      </w:r>
      <w:r w:rsidRPr="005946B4">
        <w:rPr>
          <w:rFonts w:ascii="Arno Pro" w:hAnsi="Arno Pro"/>
        </w:rPr>
        <w:t>(OH)</w:t>
      </w:r>
      <w:r w:rsidRPr="005946B4">
        <w:rPr>
          <w:rFonts w:ascii="Arno Pro" w:hAnsi="Arno Pro"/>
          <w:vertAlign w:val="subscript"/>
        </w:rPr>
        <w:t>4</w:t>
      </w:r>
      <w:r w:rsidRPr="005946B4">
        <w:rPr>
          <w:rFonts w:ascii="Arno Pro" w:hAnsi="Arno Pro"/>
          <w:vertAlign w:val="superscript"/>
        </w:rPr>
        <w:t>12+</w:t>
      </w:r>
      <w:r w:rsidRPr="005946B4">
        <w:rPr>
          <w:rFonts w:ascii="Arno Pro" w:hAnsi="Arno Pro"/>
        </w:rPr>
        <w:t xml:space="preserve"> clusters linked to one another by BDC linkers, showing the octahedral pore; face-sharing tetrahedral pores are removed for clarity. (b) ZIF-8, a MOF formed with Zn(II) and </w:t>
      </w:r>
      <w:proofErr w:type="spellStart"/>
      <w:r w:rsidRPr="005946B4">
        <w:rPr>
          <w:rFonts w:ascii="Arno Pro" w:hAnsi="Arno Pro"/>
        </w:rPr>
        <w:t>imidazolate</w:t>
      </w:r>
      <w:proofErr w:type="spellEnd"/>
      <w:r w:rsidRPr="005946B4">
        <w:rPr>
          <w:rFonts w:ascii="Arno Pro" w:hAnsi="Arno Pro"/>
        </w:rPr>
        <w:t xml:space="preserve"> linkers. (c) MOF-74 (Co), a MOF formed by M(II) cations connected via tetra-anionic (BDC-O</w:t>
      </w:r>
      <w:r w:rsidRPr="005946B4">
        <w:rPr>
          <w:rFonts w:ascii="Arno Pro" w:hAnsi="Arno Pro"/>
          <w:vertAlign w:val="superscript"/>
        </w:rPr>
        <w:t>-</w:t>
      </w:r>
      <w:r w:rsidRPr="005946B4">
        <w:rPr>
          <w:rFonts w:ascii="Arno Pro" w:hAnsi="Arno Pro"/>
        </w:rPr>
        <w:t>)</w:t>
      </w:r>
      <w:r w:rsidRPr="005946B4">
        <w:rPr>
          <w:rFonts w:ascii="Arno Pro" w:hAnsi="Arno Pro"/>
          <w:vertAlign w:val="subscript"/>
        </w:rPr>
        <w:t>2</w:t>
      </w:r>
      <w:r w:rsidRPr="005946B4">
        <w:rPr>
          <w:rFonts w:ascii="Arno Pro" w:hAnsi="Arno Pro"/>
        </w:rPr>
        <w:t>. (d) Zn</w:t>
      </w:r>
      <w:r w:rsidRPr="005946B4">
        <w:rPr>
          <w:rFonts w:ascii="Arno Pro" w:hAnsi="Arno Pro"/>
          <w:vertAlign w:val="subscript"/>
        </w:rPr>
        <w:t>2</w:t>
      </w:r>
      <w:r w:rsidRPr="005946B4">
        <w:rPr>
          <w:rFonts w:ascii="Arno Pro" w:hAnsi="Arno Pro"/>
        </w:rPr>
        <w:t>(BDC)</w:t>
      </w:r>
      <w:r w:rsidRPr="005946B4">
        <w:rPr>
          <w:rFonts w:ascii="Arno Pro" w:hAnsi="Arno Pro"/>
          <w:vertAlign w:val="subscript"/>
        </w:rPr>
        <w:t>2</w:t>
      </w:r>
      <w:r w:rsidRPr="005946B4">
        <w:rPr>
          <w:rFonts w:ascii="Arno Pro" w:hAnsi="Arno Pro"/>
        </w:rPr>
        <w:t>(</w:t>
      </w:r>
      <w:proofErr w:type="spellStart"/>
      <w:r w:rsidRPr="005946B4">
        <w:rPr>
          <w:rFonts w:ascii="Arno Pro" w:hAnsi="Arno Pro"/>
        </w:rPr>
        <w:t>Dabco</w:t>
      </w:r>
      <w:proofErr w:type="spellEnd"/>
      <w:r w:rsidRPr="005946B4">
        <w:rPr>
          <w:rFonts w:ascii="Arno Pro" w:hAnsi="Arno Pro"/>
        </w:rPr>
        <w:t xml:space="preserve">) </w:t>
      </w:r>
    </w:p>
    <w:p w14:paraId="77CC4B62" w14:textId="4AC92C32" w:rsidR="00976CB3" w:rsidRPr="005946B4" w:rsidRDefault="00976CB3" w:rsidP="006918A1">
      <w:pPr>
        <w:pStyle w:val="TAMainText"/>
        <w:ind w:firstLine="0"/>
      </w:pPr>
      <w:r w:rsidRPr="005946B4">
        <w:t xml:space="preserve">MOFs as representatives. </w:t>
      </w:r>
      <w:r w:rsidR="006B5780" w:rsidRPr="005946B4">
        <w:t>Figure</w:t>
      </w:r>
      <w:r w:rsidRPr="005946B4">
        <w:t xml:space="preserve"> </w:t>
      </w:r>
      <w:r w:rsidR="009C7FAD" w:rsidRPr="005946B4">
        <w:t>5</w:t>
      </w:r>
      <w:r w:rsidRPr="005946B4">
        <w:t xml:space="preserve"> illustrates the structure of UiO-66, ZIF-8, MOF-74, and Zn</w:t>
      </w:r>
      <w:r w:rsidRPr="005946B4">
        <w:rPr>
          <w:vertAlign w:val="subscript"/>
        </w:rPr>
        <w:t>2</w:t>
      </w:r>
      <w:r w:rsidRPr="005946B4">
        <w:t>(1,4-benzenedicarboxylate)</w:t>
      </w:r>
      <w:r w:rsidRPr="005946B4">
        <w:rPr>
          <w:vertAlign w:val="subscript"/>
        </w:rPr>
        <w:t>2</w:t>
      </w:r>
      <w:r w:rsidRPr="005946B4">
        <w:t>(1,4-diazabicyclo[</w:t>
      </w:r>
      <w:proofErr w:type="gramStart"/>
      <w:r w:rsidRPr="005946B4">
        <w:t>2.2.2]octane</w:t>
      </w:r>
      <w:proofErr w:type="gramEnd"/>
      <w:r w:rsidRPr="005946B4">
        <w:t>) (Zn</w:t>
      </w:r>
      <w:r w:rsidRPr="005946B4">
        <w:rPr>
          <w:vertAlign w:val="subscript"/>
        </w:rPr>
        <w:t>2</w:t>
      </w:r>
      <w:r w:rsidRPr="005946B4">
        <w:t>(BDC)</w:t>
      </w:r>
      <w:r w:rsidRPr="005946B4">
        <w:rPr>
          <w:vertAlign w:val="subscript"/>
        </w:rPr>
        <w:t>2</w:t>
      </w:r>
      <w:r w:rsidRPr="005946B4">
        <w:t xml:space="preserve">(DABCO)). </w:t>
      </w:r>
      <w:r w:rsidR="00EF7ECF" w:rsidRPr="005946B4">
        <w:t>As shown in Figure 6, with the exception of Zn</w:t>
      </w:r>
      <w:r w:rsidR="00EF7ECF" w:rsidRPr="005946B4">
        <w:rPr>
          <w:vertAlign w:val="subscript"/>
        </w:rPr>
        <w:t>2</w:t>
      </w:r>
      <w:r w:rsidR="00EF7ECF" w:rsidRPr="005946B4">
        <w:t>(BDC)</w:t>
      </w:r>
      <w:r w:rsidR="00EF7ECF" w:rsidRPr="005946B4">
        <w:rPr>
          <w:vertAlign w:val="subscript"/>
        </w:rPr>
        <w:t>2</w:t>
      </w:r>
      <w:r w:rsidR="00EF7ECF" w:rsidRPr="005946B4">
        <w:t xml:space="preserve">(DABCO), the peak positions of the PXRDs between the DMF- and Cyrene-derived MOFs match indicating that the desired MOFs were formed.  The differences in intensities are due to a combination of </w:t>
      </w:r>
      <w:r w:rsidR="00EF7ECF" w:rsidRPr="005946B4">
        <w:t>preferred orientation and intensity differences from pore-bound solvent.  For Zn</w:t>
      </w:r>
      <w:r w:rsidR="00EF7ECF" w:rsidRPr="005946B4">
        <w:rPr>
          <w:vertAlign w:val="subscript"/>
        </w:rPr>
        <w:t>2</w:t>
      </w:r>
      <w:r w:rsidR="00EF7ECF" w:rsidRPr="005946B4">
        <w:t>(BDC)</w:t>
      </w:r>
      <w:r w:rsidR="00EF7ECF" w:rsidRPr="005946B4">
        <w:rPr>
          <w:vertAlign w:val="subscript"/>
        </w:rPr>
        <w:t>2</w:t>
      </w:r>
      <w:r w:rsidR="00EF7ECF" w:rsidRPr="005946B4">
        <w:t xml:space="preserve">(DABCO), the flexibility of the MOF, due to the inclusion of various solvents, as </w:t>
      </w:r>
      <w:r w:rsidR="006918A1" w:rsidRPr="005946B4">
        <w:t>evident by the multitude of Zn</w:t>
      </w:r>
      <w:r w:rsidR="006918A1" w:rsidRPr="005946B4">
        <w:rPr>
          <w:vertAlign w:val="subscript"/>
        </w:rPr>
        <w:t>2</w:t>
      </w:r>
      <w:r w:rsidR="006918A1" w:rsidRPr="005946B4">
        <w:t>(BDC)</w:t>
      </w:r>
      <w:r w:rsidR="006918A1" w:rsidRPr="005946B4">
        <w:rPr>
          <w:vertAlign w:val="subscript"/>
        </w:rPr>
        <w:t>2</w:t>
      </w:r>
      <w:r w:rsidR="006918A1" w:rsidRPr="005946B4">
        <w:t>(DABCO) structures in the Cambridge-crystallographic data center (CCDC), the peak positions do not match as well in comparison to the other MOFs.  To further examine Zn</w:t>
      </w:r>
      <w:r w:rsidR="006918A1" w:rsidRPr="005946B4">
        <w:rPr>
          <w:vertAlign w:val="subscript"/>
        </w:rPr>
        <w:t>2</w:t>
      </w:r>
      <w:r w:rsidR="006918A1" w:rsidRPr="005946B4">
        <w:t>(BDC)</w:t>
      </w:r>
      <w:r w:rsidR="006918A1" w:rsidRPr="005946B4">
        <w:rPr>
          <w:vertAlign w:val="subscript"/>
        </w:rPr>
        <w:t>2</w:t>
      </w:r>
      <w:r w:rsidR="006918A1" w:rsidRPr="005946B4">
        <w:t>(DABCO), we dissolved both DMF- and Cyrene-derived Zn</w:t>
      </w:r>
      <w:r w:rsidR="006918A1" w:rsidRPr="005946B4">
        <w:rPr>
          <w:vertAlign w:val="subscript"/>
        </w:rPr>
        <w:t>2</w:t>
      </w:r>
      <w:r w:rsidR="006918A1" w:rsidRPr="005946B4">
        <w:t>(BDC)</w:t>
      </w:r>
      <w:r w:rsidR="006918A1" w:rsidRPr="005946B4">
        <w:rPr>
          <w:vertAlign w:val="subscript"/>
        </w:rPr>
        <w:t>2</w:t>
      </w:r>
      <w:r w:rsidR="006918A1" w:rsidRPr="005946B4">
        <w:t>(DABCO) in D</w:t>
      </w:r>
      <w:r w:rsidR="006918A1" w:rsidRPr="005946B4">
        <w:rPr>
          <w:vertAlign w:val="subscript"/>
        </w:rPr>
        <w:t>2</w:t>
      </w:r>
      <w:r w:rsidR="006918A1" w:rsidRPr="005946B4">
        <w:t>SO</w:t>
      </w:r>
      <w:r w:rsidR="006918A1" w:rsidRPr="005946B4">
        <w:rPr>
          <w:vertAlign w:val="subscript"/>
        </w:rPr>
        <w:t>4</w:t>
      </w:r>
      <w:r w:rsidR="006918A1" w:rsidRPr="005946B4">
        <w:t>/DMSO-</w:t>
      </w:r>
      <w:r w:rsidR="006918A1" w:rsidRPr="005946B4">
        <w:rPr>
          <w:i/>
        </w:rPr>
        <w:t>d</w:t>
      </w:r>
      <w:r w:rsidR="006918A1" w:rsidRPr="005946B4">
        <w:rPr>
          <w:vertAlign w:val="subscript"/>
        </w:rPr>
        <w:t>6</w:t>
      </w:r>
      <w:r w:rsidR="006918A1" w:rsidRPr="005946B4">
        <w:t xml:space="preserve"> in order to examine the </w:t>
      </w:r>
      <w:proofErr w:type="gramStart"/>
      <w:r w:rsidR="006918A1" w:rsidRPr="005946B4">
        <w:t>BDC:DABCO</w:t>
      </w:r>
      <w:proofErr w:type="gramEnd"/>
      <w:r w:rsidR="006918A1" w:rsidRPr="005946B4">
        <w:t xml:space="preserve"> ratio.  As shown in Figure S5, the ratio of </w:t>
      </w:r>
      <w:proofErr w:type="gramStart"/>
      <w:r w:rsidR="006918A1" w:rsidRPr="005946B4">
        <w:t>BDC:DABCO</w:t>
      </w:r>
      <w:proofErr w:type="gramEnd"/>
      <w:r w:rsidR="006918A1" w:rsidRPr="005946B4">
        <w:t xml:space="preserve"> is 8:11.6 protons for Cyrene-derived Zn</w:t>
      </w:r>
      <w:r w:rsidR="006918A1" w:rsidRPr="005946B4">
        <w:rPr>
          <w:vertAlign w:val="subscript"/>
        </w:rPr>
        <w:t>2</w:t>
      </w:r>
      <w:r w:rsidR="006918A1" w:rsidRPr="005946B4">
        <w:t>(BDC)</w:t>
      </w:r>
      <w:r w:rsidR="006918A1" w:rsidRPr="005946B4">
        <w:rPr>
          <w:vertAlign w:val="subscript"/>
        </w:rPr>
        <w:t>2</w:t>
      </w:r>
      <w:r w:rsidR="006918A1" w:rsidRPr="005946B4">
        <w:t>(DABCO) and 8:12, the expected ratio, for DMF-derived Zn</w:t>
      </w:r>
      <w:r w:rsidR="006918A1" w:rsidRPr="005946B4">
        <w:rPr>
          <w:vertAlign w:val="subscript"/>
        </w:rPr>
        <w:t>2</w:t>
      </w:r>
      <w:r w:rsidR="006918A1" w:rsidRPr="005946B4">
        <w:t>(BDC)</w:t>
      </w:r>
      <w:r w:rsidR="006918A1" w:rsidRPr="005946B4">
        <w:rPr>
          <w:vertAlign w:val="subscript"/>
        </w:rPr>
        <w:t>2</w:t>
      </w:r>
      <w:r w:rsidR="006918A1" w:rsidRPr="005946B4">
        <w:t>(DABCO).  These results indicate that Zn</w:t>
      </w:r>
      <w:r w:rsidR="006918A1" w:rsidRPr="005946B4">
        <w:rPr>
          <w:vertAlign w:val="subscript"/>
        </w:rPr>
        <w:t>2</w:t>
      </w:r>
      <w:r w:rsidR="006918A1" w:rsidRPr="005946B4">
        <w:t>(BDC)</w:t>
      </w:r>
      <w:r w:rsidR="006918A1" w:rsidRPr="005946B4">
        <w:rPr>
          <w:vertAlign w:val="subscript"/>
        </w:rPr>
        <w:t>2</w:t>
      </w:r>
      <w:r w:rsidR="006918A1" w:rsidRPr="005946B4">
        <w:t xml:space="preserve">(DABCO) has been successfully made in both DMF and Cyrene. Given these results, all four MOFs match the expected PXRD thereby demonstrating the utility of Cyrene towards the synthesis of MOFs. With regards to the BET SA (Table 2), however, the Cyrene MOFs showed lower-than ideal SAs in comparison to their DMF counterparts.  </w:t>
      </w:r>
    </w:p>
    <w:p w14:paraId="7374F89E" w14:textId="77777777" w:rsidR="0024315A" w:rsidRPr="005946B4" w:rsidRDefault="0024315A" w:rsidP="0024315A">
      <w:pPr>
        <w:pStyle w:val="RSCI02FigureSchemeChartwithtopbar"/>
      </w:pPr>
      <w:r w:rsidRPr="005946B4">
        <w:rPr>
          <w:noProof/>
          <w:lang w:val="en-CA" w:eastAsia="en-CA"/>
        </w:rPr>
        <w:drawing>
          <wp:inline distT="0" distB="0" distL="0" distR="0" wp14:anchorId="502BF4FB" wp14:editId="41621B53">
            <wp:extent cx="2791460" cy="3175635"/>
            <wp:effectExtent l="0" t="0" r="889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yrene-4-new-1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460" cy="3175635"/>
                    </a:xfrm>
                    <a:prstGeom prst="rect">
                      <a:avLst/>
                    </a:prstGeom>
                  </pic:spPr>
                </pic:pic>
              </a:graphicData>
            </a:graphic>
          </wp:inline>
        </w:drawing>
      </w:r>
    </w:p>
    <w:p w14:paraId="6972B5B7" w14:textId="77777777" w:rsidR="0024315A" w:rsidRPr="005946B4" w:rsidRDefault="0024315A" w:rsidP="0024315A">
      <w:pPr>
        <w:pStyle w:val="RSCI01FigureSchemeChartwithbottombar"/>
        <w:spacing w:line="240" w:lineRule="auto"/>
        <w:rPr>
          <w:rFonts w:ascii="Arno Pro" w:hAnsi="Arno Pro"/>
        </w:rPr>
      </w:pPr>
      <w:r w:rsidRPr="005946B4">
        <w:rPr>
          <w:rFonts w:ascii="Arno Pro" w:hAnsi="Arno Pro"/>
        </w:rPr>
        <w:t xml:space="preserve">Figure </w:t>
      </w:r>
      <w:r w:rsidR="009C7FAD" w:rsidRPr="005946B4">
        <w:rPr>
          <w:rFonts w:ascii="Arno Pro" w:hAnsi="Arno Pro"/>
        </w:rPr>
        <w:t>6</w:t>
      </w:r>
      <w:r w:rsidRPr="005946B4">
        <w:rPr>
          <w:rFonts w:ascii="Arno Pro" w:hAnsi="Arno Pro"/>
        </w:rPr>
        <w:t>. Simulated (black) and observed, as synthesized using DMF (blue) or Cyrene (red), PXRD of (a) UiO-66, (b) MOF-74, (C) ZIF-8 and (d) Zn</w:t>
      </w:r>
      <w:r w:rsidRPr="005946B4">
        <w:rPr>
          <w:rFonts w:ascii="Arno Pro" w:hAnsi="Arno Pro"/>
          <w:vertAlign w:val="subscript"/>
        </w:rPr>
        <w:t>2</w:t>
      </w:r>
      <w:r w:rsidRPr="005946B4">
        <w:rPr>
          <w:rFonts w:ascii="Arno Pro" w:hAnsi="Arno Pro"/>
        </w:rPr>
        <w:t>(BDC)</w:t>
      </w:r>
      <w:r w:rsidRPr="005946B4">
        <w:rPr>
          <w:rFonts w:ascii="Arno Pro" w:hAnsi="Arno Pro"/>
          <w:vertAlign w:val="subscript"/>
        </w:rPr>
        <w:t>2</w:t>
      </w:r>
      <w:r w:rsidRPr="005946B4">
        <w:rPr>
          <w:rFonts w:ascii="Arno Pro" w:hAnsi="Arno Pro"/>
        </w:rPr>
        <w:t xml:space="preserve">(DABCO).  </w:t>
      </w:r>
    </w:p>
    <w:p w14:paraId="3DFB8645" w14:textId="5666A3DA" w:rsidR="00EF7ECF" w:rsidRPr="005946B4" w:rsidRDefault="001717B6" w:rsidP="008E49DE">
      <w:pPr>
        <w:pStyle w:val="TAMainText"/>
      </w:pPr>
      <w:r w:rsidRPr="005946B4">
        <w:t>Given the importance of finding greener methods of forming MOFs, we wanted to investigate the origin of the lower SA, rather than simply optimizing the system</w:t>
      </w:r>
      <w:r w:rsidR="000F194F" w:rsidRPr="005946B4">
        <w:t>, in order to better understand the chemistry of Cyrene</w:t>
      </w:r>
      <w:r w:rsidRPr="005946B4">
        <w:t>. To that end</w:t>
      </w:r>
      <w:r w:rsidR="009F2525" w:rsidRPr="005946B4">
        <w:t>, we looked more closely at ZIF-8.</w:t>
      </w:r>
      <w:r w:rsidR="00EF0045" w:rsidRPr="005946B4">
        <w:fldChar w:fldCharType="begin"/>
      </w:r>
      <w:r w:rsidR="009C7FAD" w:rsidRPr="005946B4">
        <w:instrText xml:space="preserve"> ADDIN EN.CITE &lt;EndNote&gt;&lt;Cite&gt;&lt;RecNum&gt;0&lt;/RecNum&gt;&lt;Note&gt;Similar Results were observed for MOF-74 and Zn2(BDC)2(DABCO)&lt;/Note&gt;&lt;DisplayText&gt;&lt;style face="superscript"&gt;67&lt;/style&gt;&lt;/DisplayText&gt;&lt;/Cite&gt;&lt;/EndNote&gt;</w:instrText>
      </w:r>
      <w:r w:rsidR="00EF0045" w:rsidRPr="005946B4">
        <w:fldChar w:fldCharType="separate"/>
      </w:r>
      <w:r w:rsidR="009C7FAD" w:rsidRPr="005946B4">
        <w:rPr>
          <w:noProof/>
          <w:vertAlign w:val="superscript"/>
        </w:rPr>
        <w:t>67</w:t>
      </w:r>
      <w:r w:rsidR="00EF0045" w:rsidRPr="005946B4">
        <w:fldChar w:fldCharType="end"/>
      </w:r>
      <w:r w:rsidR="009F2525" w:rsidRPr="005946B4">
        <w:t xml:space="preserve"> As shown in </w:t>
      </w:r>
      <w:r w:rsidR="006B5780" w:rsidRPr="005946B4">
        <w:t>Figure</w:t>
      </w:r>
      <w:r w:rsidR="009F2525" w:rsidRPr="005946B4">
        <w:t xml:space="preserve"> </w:t>
      </w:r>
      <w:r w:rsidR="009C7FAD" w:rsidRPr="005946B4">
        <w:t>7</w:t>
      </w:r>
      <w:r w:rsidR="009F2525" w:rsidRPr="005946B4">
        <w:t xml:space="preserve">, </w:t>
      </w:r>
      <w:r w:rsidR="00AF3D17" w:rsidRPr="005946B4">
        <w:t xml:space="preserve">during our attempts to synthesize ZIF-8 with Cyrene, </w:t>
      </w:r>
      <w:r w:rsidR="009F2525" w:rsidRPr="005946B4">
        <w:t xml:space="preserve">the </w:t>
      </w:r>
      <w:r w:rsidR="00282939" w:rsidRPr="005946B4">
        <w:t>PXRD</w:t>
      </w:r>
      <w:r w:rsidR="009F2525" w:rsidRPr="005946B4">
        <w:t xml:space="preserve"> of </w:t>
      </w:r>
      <w:r w:rsidR="00AF3D17" w:rsidRPr="005946B4">
        <w:t>Z</w:t>
      </w:r>
      <w:r w:rsidR="009F2525" w:rsidRPr="005946B4">
        <w:t xml:space="preserve">IF-8 </w:t>
      </w:r>
      <w:r w:rsidR="00AF3D17" w:rsidRPr="005946B4">
        <w:t>often</w:t>
      </w:r>
      <w:r w:rsidR="009F2525" w:rsidRPr="005946B4">
        <w:t xml:space="preserve"> showed different peak intensities, and even new peaks in comparison with its DMF counterpart.  Fortunately, examination of ZIF-8 under a microscope revealed that a crystalline material</w:t>
      </w:r>
      <w:r w:rsidRPr="005946B4">
        <w:t>, inconsistent with the morphology of ZIF-8,</w:t>
      </w:r>
      <w:r w:rsidR="009F2525" w:rsidRPr="005946B4">
        <w:t xml:space="preserve"> was observed among the micro-crystalline powder of ZIF-8 (See ESI for further information).  Single-crystal X-ray analysis of </w:t>
      </w:r>
      <w:r w:rsidR="009F2525" w:rsidRPr="005946B4">
        <w:lastRenderedPageBreak/>
        <w:t>these crystals (CCDC deposition number 1500882) indicated that, in the presence of the ZIF-8 starting materials, an al</w:t>
      </w:r>
      <w:r w:rsidR="00D707FA" w:rsidRPr="005946B4">
        <w:t>dol-</w:t>
      </w:r>
      <w:r w:rsidR="0024315A" w:rsidRPr="005946B4">
        <w:t xml:space="preserve"> </w:t>
      </w:r>
      <w:r w:rsidR="009C7FAD" w:rsidRPr="005946B4">
        <w:t>condensation product of two Cyrene molecules was observed (Table S2 and Figure S</w:t>
      </w:r>
      <w:r w:rsidR="00EF1A39" w:rsidRPr="005946B4">
        <w:rPr>
          <w:rFonts w:ascii="Times New Roman" w:eastAsiaTheme="minorEastAsia" w:hAnsi="Times New Roman"/>
          <w:lang w:eastAsia="zh-CN"/>
        </w:rPr>
        <w:t>10</w:t>
      </w:r>
      <w:r w:rsidR="009C7FAD" w:rsidRPr="005946B4">
        <w:t xml:space="preserve"> in</w:t>
      </w:r>
      <w:r w:rsidR="00066D6A" w:rsidRPr="005946B4">
        <w:t xml:space="preserve"> the</w:t>
      </w:r>
      <w:r w:rsidR="009C7FAD" w:rsidRPr="005946B4">
        <w:t xml:space="preserve"> ESI).   While the majority of the crystalline material can be washed out, as evident in Figure 6, due to the large size of the aldol-condensation impurity, pore-bound impurities may not be so easily removed. </w:t>
      </w:r>
    </w:p>
    <w:p w14:paraId="7A6D93D6" w14:textId="6971634E" w:rsidR="009C7FAD" w:rsidRPr="005946B4" w:rsidRDefault="00EF7ECF" w:rsidP="008E49DE">
      <w:pPr>
        <w:pStyle w:val="TAMainText"/>
      </w:pPr>
      <w:r w:rsidRPr="005946B4">
        <w:t>To further investigate our SA results, we digested ZIF-8 in D</w:t>
      </w:r>
      <w:r w:rsidRPr="005946B4">
        <w:rPr>
          <w:vertAlign w:val="subscript"/>
        </w:rPr>
        <w:t>2</w:t>
      </w:r>
      <w:r w:rsidRPr="005946B4">
        <w:t>SO</w:t>
      </w:r>
      <w:r w:rsidRPr="005946B4">
        <w:rPr>
          <w:vertAlign w:val="subscript"/>
        </w:rPr>
        <w:t>4</w:t>
      </w:r>
      <w:r w:rsidRPr="005946B4">
        <w:t>/DMSO-d</w:t>
      </w:r>
      <w:r w:rsidRPr="005946B4">
        <w:rPr>
          <w:vertAlign w:val="subscript"/>
        </w:rPr>
        <w:t>6</w:t>
      </w:r>
      <w:r w:rsidRPr="005946B4">
        <w:t xml:space="preserve"> in order to probe the presence of impurities in the pore (Figure 8).  To our surprise, despite</w:t>
      </w:r>
    </w:p>
    <w:p w14:paraId="58CD66A9" w14:textId="77777777" w:rsidR="009F2525" w:rsidRPr="005946B4" w:rsidRDefault="009F2525" w:rsidP="009F2525">
      <w:pPr>
        <w:pStyle w:val="RSCT01TableTitlewithtopbar"/>
        <w:rPr>
          <w:rFonts w:ascii="Arno Pro" w:hAnsi="Arno Pro"/>
        </w:rPr>
      </w:pPr>
      <w:r w:rsidRPr="005946B4">
        <w:rPr>
          <w:rFonts w:ascii="Arno Pro" w:hAnsi="Arno Pro"/>
        </w:rPr>
        <w:t>Table 2</w:t>
      </w:r>
      <w:r w:rsidR="00831878" w:rsidRPr="005946B4">
        <w:rPr>
          <w:rFonts w:ascii="Arno Pro" w:hAnsi="Arno Pro"/>
        </w:rPr>
        <w:t>: Summary of BET surface areas</w:t>
      </w:r>
      <w:r w:rsidRPr="005946B4">
        <w:rPr>
          <w:rFonts w:ascii="Arno Pro" w:hAnsi="Arno Pro"/>
        </w:rPr>
        <w:t xml:space="preserve"> </w:t>
      </w:r>
    </w:p>
    <w:tbl>
      <w:tblPr>
        <w:tblStyle w:val="TableGrid"/>
        <w:tblW w:w="4885" w:type="pct"/>
        <w:jc w:val="right"/>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808"/>
        <w:gridCol w:w="1031"/>
        <w:gridCol w:w="1032"/>
        <w:gridCol w:w="1025"/>
      </w:tblGrid>
      <w:tr w:rsidR="009F2525" w:rsidRPr="005946B4" w14:paraId="240BB73E" w14:textId="77777777" w:rsidTr="009C7FAD">
        <w:trPr>
          <w:jc w:val="right"/>
        </w:trPr>
        <w:tc>
          <w:tcPr>
            <w:tcW w:w="1846" w:type="pct"/>
            <w:vAlign w:val="center"/>
          </w:tcPr>
          <w:p w14:paraId="5AE84D37" w14:textId="77777777" w:rsidR="009F2525" w:rsidRPr="005946B4" w:rsidRDefault="009F2525" w:rsidP="009C7FAD">
            <w:pPr>
              <w:pStyle w:val="RSCT03TableBody"/>
              <w:spacing w:after="100" w:afterAutospacing="1"/>
              <w:rPr>
                <w:rFonts w:ascii="Arno Pro" w:hAnsi="Arno Pro"/>
              </w:rPr>
            </w:pPr>
            <w:r w:rsidRPr="005946B4">
              <w:rPr>
                <w:rFonts w:ascii="Arno Pro" w:hAnsi="Arno Pro"/>
              </w:rPr>
              <w:t>MOF</w:t>
            </w:r>
          </w:p>
        </w:tc>
        <w:tc>
          <w:tcPr>
            <w:tcW w:w="1053" w:type="pct"/>
            <w:vAlign w:val="center"/>
          </w:tcPr>
          <w:p w14:paraId="1CE71F6F" w14:textId="77777777" w:rsidR="009F2525" w:rsidRPr="005946B4" w:rsidRDefault="009F2525" w:rsidP="009C7FAD">
            <w:pPr>
              <w:pStyle w:val="RSCT03TableBody"/>
              <w:spacing w:after="100" w:afterAutospacing="1"/>
              <w:rPr>
                <w:rFonts w:ascii="Arno Pro" w:hAnsi="Arno Pro"/>
              </w:rPr>
            </w:pPr>
            <w:r w:rsidRPr="005946B4">
              <w:rPr>
                <w:rFonts w:ascii="Arno Pro" w:hAnsi="Arno Pro"/>
              </w:rPr>
              <w:t>Expected (m</w:t>
            </w:r>
            <w:r w:rsidRPr="005946B4">
              <w:rPr>
                <w:rFonts w:ascii="Arno Pro" w:hAnsi="Arno Pro"/>
                <w:vertAlign w:val="superscript"/>
              </w:rPr>
              <w:t>2</w:t>
            </w:r>
            <w:r w:rsidRPr="005946B4">
              <w:rPr>
                <w:rFonts w:ascii="Arno Pro" w:hAnsi="Arno Pro"/>
              </w:rPr>
              <w:t>/g)</w:t>
            </w:r>
          </w:p>
        </w:tc>
        <w:tc>
          <w:tcPr>
            <w:tcW w:w="1054" w:type="pct"/>
            <w:vAlign w:val="center"/>
          </w:tcPr>
          <w:p w14:paraId="69ADA0BD" w14:textId="77777777" w:rsidR="009F2525" w:rsidRPr="005946B4" w:rsidRDefault="009F2525" w:rsidP="009C7FAD">
            <w:pPr>
              <w:pStyle w:val="RSCT03TableBody"/>
              <w:spacing w:after="100" w:afterAutospacing="1"/>
              <w:rPr>
                <w:rFonts w:ascii="Arno Pro" w:hAnsi="Arno Pro"/>
              </w:rPr>
            </w:pPr>
            <w:r w:rsidRPr="005946B4">
              <w:rPr>
                <w:rFonts w:ascii="Arno Pro" w:hAnsi="Arno Pro"/>
              </w:rPr>
              <w:t>Observed</w:t>
            </w:r>
            <w:r w:rsidRPr="005946B4">
              <w:rPr>
                <w:rFonts w:ascii="Arno Pro" w:hAnsi="Arno Pro"/>
              </w:rPr>
              <w:br/>
              <w:t xml:space="preserve">DMF </w:t>
            </w:r>
            <w:r w:rsidRPr="005946B4">
              <w:rPr>
                <w:rFonts w:ascii="Arno Pro" w:hAnsi="Arno Pro"/>
              </w:rPr>
              <w:br/>
              <w:t>(m</w:t>
            </w:r>
            <w:r w:rsidRPr="005946B4">
              <w:rPr>
                <w:rFonts w:ascii="Arno Pro" w:hAnsi="Arno Pro"/>
                <w:vertAlign w:val="superscript"/>
              </w:rPr>
              <w:t>2</w:t>
            </w:r>
            <w:r w:rsidRPr="005946B4">
              <w:rPr>
                <w:rFonts w:ascii="Arno Pro" w:hAnsi="Arno Pro"/>
              </w:rPr>
              <w:t>/g)</w:t>
            </w:r>
          </w:p>
        </w:tc>
        <w:tc>
          <w:tcPr>
            <w:tcW w:w="1047" w:type="pct"/>
            <w:vAlign w:val="center"/>
          </w:tcPr>
          <w:p w14:paraId="44FC7470" w14:textId="77777777" w:rsidR="009F2525" w:rsidRPr="005946B4" w:rsidRDefault="009F2525" w:rsidP="009C7FAD">
            <w:pPr>
              <w:pStyle w:val="RSCT03TableBody"/>
              <w:spacing w:after="100" w:afterAutospacing="1"/>
              <w:rPr>
                <w:rFonts w:ascii="Arno Pro" w:hAnsi="Arno Pro"/>
              </w:rPr>
            </w:pPr>
            <w:r w:rsidRPr="005946B4">
              <w:rPr>
                <w:rFonts w:ascii="Arno Pro" w:hAnsi="Arno Pro"/>
              </w:rPr>
              <w:t>Observed</w:t>
            </w:r>
            <w:r w:rsidRPr="005946B4">
              <w:rPr>
                <w:rFonts w:ascii="Arno Pro" w:hAnsi="Arno Pro"/>
              </w:rPr>
              <w:br/>
              <w:t>Cyrene (m</w:t>
            </w:r>
            <w:r w:rsidRPr="005946B4">
              <w:rPr>
                <w:rFonts w:ascii="Arno Pro" w:hAnsi="Arno Pro"/>
                <w:vertAlign w:val="superscript"/>
              </w:rPr>
              <w:t>2</w:t>
            </w:r>
            <w:r w:rsidRPr="005946B4">
              <w:rPr>
                <w:rFonts w:ascii="Arno Pro" w:hAnsi="Arno Pro"/>
              </w:rPr>
              <w:t>/g)</w:t>
            </w:r>
          </w:p>
        </w:tc>
      </w:tr>
      <w:tr w:rsidR="009F2525" w:rsidRPr="005946B4" w14:paraId="5598FCF6" w14:textId="77777777" w:rsidTr="00E86FA7">
        <w:trPr>
          <w:jc w:val="right"/>
        </w:trPr>
        <w:tc>
          <w:tcPr>
            <w:tcW w:w="1846" w:type="pct"/>
          </w:tcPr>
          <w:p w14:paraId="70819518" w14:textId="77777777" w:rsidR="009F2525" w:rsidRPr="005946B4" w:rsidRDefault="009F2525" w:rsidP="00AC06F7">
            <w:pPr>
              <w:pStyle w:val="RSCT03TableBody"/>
              <w:spacing w:after="100" w:afterAutospacing="1"/>
              <w:rPr>
                <w:rFonts w:ascii="Arno Pro" w:hAnsi="Arno Pro"/>
              </w:rPr>
            </w:pPr>
            <w:r w:rsidRPr="005946B4">
              <w:rPr>
                <w:rFonts w:ascii="Arno Pro" w:hAnsi="Arno Pro"/>
              </w:rPr>
              <w:t>HKUST-1</w:t>
            </w:r>
          </w:p>
        </w:tc>
        <w:tc>
          <w:tcPr>
            <w:tcW w:w="1053" w:type="pct"/>
          </w:tcPr>
          <w:p w14:paraId="3641B62D" w14:textId="77777777" w:rsidR="009F2525" w:rsidRPr="005946B4" w:rsidRDefault="009F2525" w:rsidP="0024315A">
            <w:pPr>
              <w:pStyle w:val="RSCT03TableBody"/>
              <w:spacing w:after="100" w:afterAutospacing="1"/>
            </w:pPr>
            <w:r w:rsidRPr="005946B4">
              <w:t>1740</w:t>
            </w:r>
            <w:r w:rsidRPr="005946B4">
              <w:fldChar w:fldCharType="begin"/>
            </w:r>
            <w:r w:rsidR="009C7FAD" w:rsidRPr="005946B4">
              <w:instrText xml:space="preserve"> ADDIN EN.CITE &lt;EndNote&gt;&lt;Cite&gt;&lt;Author&gt;Kim&lt;/Author&gt;&lt;Year&gt;2015&lt;/Year&gt;&lt;RecNum&gt;19&lt;/RecNum&gt;&lt;DisplayText&gt;&lt;style face="superscript"&gt;68&lt;/style&gt;&lt;/DisplayText&gt;&lt;record&gt;&lt;rec-number&gt;19&lt;/rec-number&gt;&lt;foreign-keys&gt;&lt;key app="EN" db-id="zd592srzmpvee9exftzvrw5ateapse522t2r" timestamp="1444861867"&gt;19&lt;/key&gt;&lt;key app="ENWeb" db-id=""&gt;0&lt;/key&gt;&lt;/foreign-keys&gt;&lt;ref-type name="Journal Article"&gt;17&lt;/ref-type&gt;&lt;contributors&gt;&lt;authors&gt;&lt;author&gt;Kim, H. K.&lt;/author&gt;&lt;author&gt;Yun, W. S.&lt;/author&gt;&lt;author&gt;Kim, M. B.&lt;/author&gt;&lt;author&gt;Kim, J. Y.&lt;/author&gt;&lt;author&gt;Bae, Y. S.&lt;/author&gt;&lt;author&gt;Lee, J.&lt;/author&gt;&lt;author&gt;Jeong, N. C.&lt;/author&gt;&lt;/authors&gt;&lt;/contributors&gt;&lt;auth-address&gt;daggerDepartment of Emerging Materials Science, DGIST, Daegu 711-873, Korea.&amp;#xD;double daggerDepartment of Chemical and Biomolecular Engineering, Yonsei University, Seoul 120-749, Korea.&lt;/auth-address&gt;&lt;titles&gt;&lt;title&gt;A Chemical Route to Activation of Open Metal Sites in the Copper-Based Metal-Organic Framework Materials HKUST-1 and Cu-MOF-2&lt;/title&gt;&lt;secondary-title&gt;J Am Chem Soc&lt;/secondary-title&gt;&lt;/titles&gt;&lt;periodical&gt;&lt;full-title&gt;Journal of the American Chemical Society&lt;/full-title&gt;&lt;abbr-1&gt;J. Am. Chem. Soc.&lt;/abbr-1&gt;&lt;abbr-2&gt;J Am Chem Soc&lt;/abbr-2&gt;&lt;/periodical&gt;&lt;pages&gt;10009-15&lt;/pages&gt;&lt;volume&gt;137&lt;/volume&gt;&lt;number&gt;31&lt;/number&gt;&lt;dates&gt;&lt;year&gt;2015&lt;/year&gt;&lt;pub-dates&gt;&lt;date&gt;Aug 12&lt;/date&gt;&lt;/pub-dates&gt;&lt;/dates&gt;&lt;isbn&gt;1520-5126 (Electronic)&amp;#xD;0002-7863 (Linking)&lt;/isbn&gt;&lt;accession-num&gt;26197386&lt;/accession-num&gt;&lt;urls&gt;&lt;related-urls&gt;&lt;url&gt;http://www.ncbi.nlm.nih.gov/pubmed/26197386&lt;/url&gt;&lt;/related-urls&gt;&lt;/urls&gt;&lt;electronic-resource-num&gt;10.1021/jacs.5b06637&lt;/electronic-resource-num&gt;&lt;/record&gt;&lt;/Cite&gt;&lt;/EndNote&gt;</w:instrText>
            </w:r>
            <w:r w:rsidRPr="005946B4">
              <w:fldChar w:fldCharType="separate"/>
            </w:r>
            <w:r w:rsidR="009C7FAD" w:rsidRPr="005946B4">
              <w:rPr>
                <w:noProof/>
                <w:vertAlign w:val="superscript"/>
              </w:rPr>
              <w:t>68</w:t>
            </w:r>
            <w:r w:rsidRPr="005946B4">
              <w:fldChar w:fldCharType="end"/>
            </w:r>
          </w:p>
        </w:tc>
        <w:tc>
          <w:tcPr>
            <w:tcW w:w="1054" w:type="pct"/>
          </w:tcPr>
          <w:p w14:paraId="11F6AAF3" w14:textId="77777777" w:rsidR="009F2525" w:rsidRPr="005946B4" w:rsidRDefault="009F2525" w:rsidP="00AC06F7">
            <w:pPr>
              <w:pStyle w:val="RSCT03TableBody"/>
              <w:spacing w:after="100" w:afterAutospacing="1"/>
            </w:pPr>
            <w:r w:rsidRPr="005946B4">
              <w:t>1400</w:t>
            </w:r>
          </w:p>
        </w:tc>
        <w:tc>
          <w:tcPr>
            <w:tcW w:w="1047" w:type="pct"/>
          </w:tcPr>
          <w:p w14:paraId="3F08F482" w14:textId="77777777" w:rsidR="009F2525" w:rsidRPr="005946B4" w:rsidRDefault="009F2525" w:rsidP="00AC06F7">
            <w:pPr>
              <w:pStyle w:val="RSCT03TableBody"/>
              <w:spacing w:after="100" w:afterAutospacing="1"/>
            </w:pPr>
            <w:r w:rsidRPr="005946B4">
              <w:t>1500</w:t>
            </w:r>
          </w:p>
        </w:tc>
      </w:tr>
      <w:tr w:rsidR="009F2525" w:rsidRPr="005946B4" w14:paraId="42369CE1" w14:textId="77777777" w:rsidTr="00E86FA7">
        <w:trPr>
          <w:jc w:val="right"/>
        </w:trPr>
        <w:tc>
          <w:tcPr>
            <w:tcW w:w="1846" w:type="pct"/>
          </w:tcPr>
          <w:p w14:paraId="692D4C1F" w14:textId="77777777" w:rsidR="009F2525" w:rsidRPr="005946B4" w:rsidRDefault="009F2525" w:rsidP="00AC06F7">
            <w:pPr>
              <w:pStyle w:val="RSCT03TableBody"/>
              <w:spacing w:after="100" w:afterAutospacing="1"/>
              <w:rPr>
                <w:rFonts w:ascii="Arno Pro" w:hAnsi="Arno Pro"/>
              </w:rPr>
            </w:pPr>
            <w:r w:rsidRPr="005946B4">
              <w:rPr>
                <w:rFonts w:ascii="Arno Pro" w:hAnsi="Arno Pro"/>
              </w:rPr>
              <w:t>UiO-66</w:t>
            </w:r>
          </w:p>
        </w:tc>
        <w:tc>
          <w:tcPr>
            <w:tcW w:w="1053" w:type="pct"/>
          </w:tcPr>
          <w:p w14:paraId="09CE2A8A" w14:textId="77777777" w:rsidR="009F2525" w:rsidRPr="005946B4" w:rsidRDefault="009F2525" w:rsidP="003F08EC">
            <w:pPr>
              <w:pStyle w:val="RSCT03TableBody"/>
              <w:spacing w:after="100" w:afterAutospacing="1"/>
            </w:pPr>
            <w:r w:rsidRPr="005946B4">
              <w:t>1700</w:t>
            </w:r>
            <w:r w:rsidRPr="005946B4">
              <w:fldChar w:fldCharType="begin"/>
            </w:r>
            <w:r w:rsidR="009C7FAD" w:rsidRPr="005946B4">
              <w:instrText xml:space="preserve"> ADDIN EN.CITE &lt;EndNote&gt;&lt;Cite&gt;&lt;Author&gt;Hu&lt;/Author&gt;&lt;Year&gt;2015&lt;/Year&gt;&lt;RecNum&gt;65&lt;/RecNum&gt;&lt;DisplayText&gt;&lt;style face="superscript"&gt;69&lt;/style&gt;&lt;/DisplayText&gt;&lt;record&gt;&lt;rec-number&gt;65&lt;/rec-number&gt;&lt;foreign-keys&gt;&lt;key app="EN" db-id="vrt2dwpva5xvtke2vxzpx9x6ra2a592pewpa" timestamp="1471979732"&gt;65&lt;/key&gt;&lt;/foreign-keys&gt;&lt;ref-type name="Journal Article"&gt;17&lt;/ref-type&gt;&lt;contributors&gt;&lt;authors&gt;&lt;author&gt;Hu, Zhigang&lt;/author&gt;&lt;author&gt;Faucher, Samuel&lt;/author&gt;&lt;author&gt;Zhuo, Yingying&lt;/author&gt;&lt;author&gt;Sun, Yao&lt;/author&gt;&lt;author&gt;Wang, Songnan&lt;/author&gt;&lt;author&gt;Zhao, Dan&lt;/author&gt;&lt;/authors&gt;&lt;/contributors&gt;&lt;titles&gt;&lt;title&gt;&lt;style face="normal" font="default" size="100%"&gt;Combination of Optimization and Metalated-Ligand Exchange: An Effective Approach to Functionalize UiO-66(Zr) MOFs for CO&lt;/style&gt;&lt;style face="subscript" font="default" size="100%"&gt;2&lt;/style&gt;&lt;style face="normal" font="default" size="100%"&gt; Separation&lt;/style&gt;&lt;/title&gt;&lt;secondary-title&gt;Chemistry- A European Journal&lt;/secondary-title&gt;&lt;/titles&gt;&lt;periodical&gt;&lt;full-title&gt;Chemistry- A European Journal&lt;/full-title&gt;&lt;abbr-1&gt;Chem. Eur. J.&lt;/abbr-1&gt;&lt;abbr-2&gt;Chem Eur J&lt;/abbr-2&gt;&lt;/periodical&gt;&lt;pages&gt;17246-17255&lt;/pages&gt;&lt;volume&gt;21&lt;/volume&gt;&lt;number&gt;48&lt;/number&gt;&lt;keywords&gt;&lt;keyword&gt;adsorbents&lt;/keyword&gt;&lt;keyword&gt;metalated-ligand exchange&lt;/keyword&gt;&lt;keyword&gt;metal–organic frameworks&lt;/keyword&gt;&lt;keyword&gt;mesoporous materials&lt;/keyword&gt;&lt;keyword&gt;UiO-66&lt;/keyword&gt;&lt;/keywords&gt;&lt;dates&gt;&lt;year&gt;2015&lt;/year&gt;&lt;/dates&gt;&lt;publisher&gt;WILEY-VCH Verlag&lt;/publisher&gt;&lt;isbn&gt;1521-3765&lt;/isbn&gt;&lt;urls&gt;&lt;related-urls&gt;&lt;url&gt;http://dx.doi.org/10.1002/chem.201503078&lt;/url&gt;&lt;/related-urls&gt;&lt;/urls&gt;&lt;electronic-resource-num&gt;10.1002/chem.201503078&lt;/electronic-resource-num&gt;&lt;/record&gt;&lt;/Cite&gt;&lt;/EndNote&gt;</w:instrText>
            </w:r>
            <w:r w:rsidRPr="005946B4">
              <w:fldChar w:fldCharType="separate"/>
            </w:r>
            <w:r w:rsidR="009C7FAD" w:rsidRPr="005946B4">
              <w:rPr>
                <w:noProof/>
                <w:vertAlign w:val="superscript"/>
              </w:rPr>
              <w:t>69</w:t>
            </w:r>
            <w:r w:rsidRPr="005946B4">
              <w:fldChar w:fldCharType="end"/>
            </w:r>
          </w:p>
        </w:tc>
        <w:tc>
          <w:tcPr>
            <w:tcW w:w="1054" w:type="pct"/>
          </w:tcPr>
          <w:p w14:paraId="4542AB7A" w14:textId="77777777" w:rsidR="009F2525" w:rsidRPr="005946B4" w:rsidRDefault="009F2525" w:rsidP="00AC06F7">
            <w:pPr>
              <w:pStyle w:val="RSCT03TableBody"/>
              <w:spacing w:after="100" w:afterAutospacing="1"/>
            </w:pPr>
            <w:r w:rsidRPr="005946B4">
              <w:t>1300</w:t>
            </w:r>
          </w:p>
        </w:tc>
        <w:tc>
          <w:tcPr>
            <w:tcW w:w="1047" w:type="pct"/>
          </w:tcPr>
          <w:p w14:paraId="29B93BC4" w14:textId="77777777" w:rsidR="009F2525" w:rsidRPr="005946B4" w:rsidRDefault="009F2525" w:rsidP="00AC06F7">
            <w:pPr>
              <w:pStyle w:val="RSCT03TableBody"/>
              <w:spacing w:after="100" w:afterAutospacing="1"/>
            </w:pPr>
            <w:r w:rsidRPr="005946B4">
              <w:t>500</w:t>
            </w:r>
          </w:p>
        </w:tc>
      </w:tr>
      <w:tr w:rsidR="009F2525" w:rsidRPr="005946B4" w14:paraId="2C52AA48" w14:textId="77777777" w:rsidTr="00E86FA7">
        <w:trPr>
          <w:jc w:val="right"/>
        </w:trPr>
        <w:tc>
          <w:tcPr>
            <w:tcW w:w="1846" w:type="pct"/>
          </w:tcPr>
          <w:p w14:paraId="442D32F0" w14:textId="77777777" w:rsidR="009F2525" w:rsidRPr="005946B4" w:rsidRDefault="009F2525" w:rsidP="00AC06F7">
            <w:pPr>
              <w:pStyle w:val="RSCT03TableBody"/>
              <w:spacing w:after="100" w:afterAutospacing="1"/>
              <w:rPr>
                <w:rFonts w:ascii="Arno Pro" w:hAnsi="Arno Pro"/>
              </w:rPr>
            </w:pPr>
            <w:r w:rsidRPr="005946B4">
              <w:rPr>
                <w:rFonts w:ascii="Arno Pro" w:hAnsi="Arno Pro"/>
              </w:rPr>
              <w:t>Co-MOF-74</w:t>
            </w:r>
          </w:p>
        </w:tc>
        <w:tc>
          <w:tcPr>
            <w:tcW w:w="1053" w:type="pct"/>
          </w:tcPr>
          <w:p w14:paraId="1507FACE" w14:textId="77777777" w:rsidR="009F2525" w:rsidRPr="005946B4" w:rsidRDefault="009F2525" w:rsidP="0024315A">
            <w:pPr>
              <w:pStyle w:val="RSCT03TableBody"/>
              <w:spacing w:after="100" w:afterAutospacing="1"/>
            </w:pPr>
            <w:r w:rsidRPr="005946B4">
              <w:t>1572</w:t>
            </w:r>
            <w:r w:rsidRPr="005946B4">
              <w:fldChar w:fldCharType="begin"/>
            </w:r>
            <w:r w:rsidR="009C7FAD" w:rsidRPr="005946B4">
              <w:instrText xml:space="preserve"> ADDIN EN.CITE &lt;EndNote&gt;&lt;Cite&gt;&lt;Author&gt;Garzon-Tovar&lt;/Author&gt;&lt;Year&gt;2015&lt;/Year&gt;&lt;RecNum&gt;871&lt;/RecNum&gt;&lt;DisplayText&gt;&lt;style face="superscript"&gt;70&lt;/style&gt;&lt;/DisplayText&gt;&lt;record&gt;&lt;rec-number&gt;871&lt;/rec-number&gt;&lt;foreign-keys&gt;&lt;key app="EN" db-id="zd592srzmpvee9exftzvrw5ateapse522t2r" timestamp="1450304137"&gt;871&lt;/key&gt;&lt;/foreign-keys&gt;&lt;ref-type name="Journal Article"&gt;17&lt;/ref-type&gt;&lt;contributors&gt;&lt;authors&gt;&lt;author&gt;Garzon-Tovar, L.&lt;/author&gt;&lt;author&gt;Carne-Sanchez, A.&lt;/author&gt;&lt;author&gt;Carbonell, C.&lt;/author&gt;&lt;author&gt;Imaz, I.&lt;/author&gt;&lt;author&gt;Maspoch, D.&lt;/author&gt;&lt;/authors&gt;&lt;/contributors&gt;&lt;titles&gt;&lt;title&gt;Optimised room temperature, water-based synthesis of CPO-27-M metal-organic frameworks with high space-time yields&lt;/title&gt;&lt;secondary-title&gt;Journal of Materials Chemistry A&lt;/secondary-title&gt;&lt;/titles&gt;&lt;periodical&gt;&lt;full-title&gt;Journal of Materials Chemistry A&lt;/full-title&gt;&lt;abbr-1&gt;J. Mater. Chem. A&lt;/abbr-1&gt;&lt;/periodical&gt;&lt;pages&gt;20819-20826&lt;/pages&gt;&lt;volume&gt;3&lt;/volume&gt;&lt;number&gt;41&lt;/number&gt;&lt;dates&gt;&lt;year&gt;2015&lt;/year&gt;&lt;/dates&gt;&lt;publisher&gt;The Royal Society of Chemistry&lt;/publisher&gt;&lt;isbn&gt;2050-7488&lt;/isbn&gt;&lt;work-type&gt;10.1039/C5TA04923G&lt;/work-type&gt;&lt;urls&gt;&lt;related-urls&gt;&lt;url&gt;http://dx.doi.org/10.1039/C5TA04923G&lt;/url&gt;&lt;/related-urls&gt;&lt;/urls&gt;&lt;electronic-resource-num&gt;10.1039/C5TA04923G&lt;/electronic-resource-num&gt;&lt;/record&gt;&lt;/Cite&gt;&lt;/EndNote&gt;</w:instrText>
            </w:r>
            <w:r w:rsidRPr="005946B4">
              <w:fldChar w:fldCharType="separate"/>
            </w:r>
            <w:r w:rsidR="009C7FAD" w:rsidRPr="005946B4">
              <w:rPr>
                <w:noProof/>
                <w:vertAlign w:val="superscript"/>
              </w:rPr>
              <w:t>70</w:t>
            </w:r>
            <w:r w:rsidRPr="005946B4">
              <w:fldChar w:fldCharType="end"/>
            </w:r>
          </w:p>
        </w:tc>
        <w:tc>
          <w:tcPr>
            <w:tcW w:w="1054" w:type="pct"/>
          </w:tcPr>
          <w:p w14:paraId="6E2D6D9A" w14:textId="77777777" w:rsidR="009F2525" w:rsidRPr="005946B4" w:rsidRDefault="009F2525" w:rsidP="00AC06F7">
            <w:pPr>
              <w:pStyle w:val="RSCT03TableBody"/>
              <w:spacing w:after="100" w:afterAutospacing="1"/>
            </w:pPr>
            <w:r w:rsidRPr="005946B4">
              <w:t>800</w:t>
            </w:r>
          </w:p>
        </w:tc>
        <w:tc>
          <w:tcPr>
            <w:tcW w:w="1047" w:type="pct"/>
          </w:tcPr>
          <w:p w14:paraId="5FD292B2" w14:textId="77777777" w:rsidR="009F2525" w:rsidRPr="005946B4" w:rsidRDefault="009F2525" w:rsidP="00AC06F7">
            <w:pPr>
              <w:pStyle w:val="RSCT03TableBody"/>
              <w:spacing w:after="100" w:afterAutospacing="1"/>
            </w:pPr>
            <w:r w:rsidRPr="005946B4">
              <w:t>200</w:t>
            </w:r>
          </w:p>
        </w:tc>
      </w:tr>
      <w:tr w:rsidR="009F2525" w:rsidRPr="005946B4" w14:paraId="3848CA23" w14:textId="77777777" w:rsidTr="00E86FA7">
        <w:trPr>
          <w:jc w:val="right"/>
        </w:trPr>
        <w:tc>
          <w:tcPr>
            <w:tcW w:w="1846" w:type="pct"/>
          </w:tcPr>
          <w:p w14:paraId="7A5B4A0B" w14:textId="77777777" w:rsidR="009F2525" w:rsidRPr="005946B4" w:rsidRDefault="009F2525" w:rsidP="00AC06F7">
            <w:pPr>
              <w:pStyle w:val="RSCT03TableBody"/>
              <w:spacing w:after="100" w:afterAutospacing="1"/>
              <w:rPr>
                <w:rFonts w:ascii="Arno Pro" w:hAnsi="Arno Pro"/>
              </w:rPr>
            </w:pPr>
            <w:r w:rsidRPr="005946B4">
              <w:rPr>
                <w:rFonts w:ascii="Arno Pro" w:hAnsi="Arno Pro"/>
              </w:rPr>
              <w:t>ZIF-8</w:t>
            </w:r>
          </w:p>
        </w:tc>
        <w:tc>
          <w:tcPr>
            <w:tcW w:w="1053" w:type="pct"/>
          </w:tcPr>
          <w:p w14:paraId="1B34898D" w14:textId="77777777" w:rsidR="009F2525" w:rsidRPr="005946B4" w:rsidRDefault="009F2525" w:rsidP="0024315A">
            <w:pPr>
              <w:pStyle w:val="RSCT03TableBody"/>
              <w:spacing w:after="100" w:afterAutospacing="1"/>
            </w:pPr>
            <w:r w:rsidRPr="005946B4">
              <w:t>1950</w:t>
            </w:r>
            <w:r w:rsidRPr="005946B4">
              <w:fldChar w:fldCharType="begin"/>
            </w:r>
            <w:r w:rsidR="009C7FAD" w:rsidRPr="005946B4">
              <w:instrText xml:space="preserve"> ADDIN EN.CITE &lt;EndNote&gt;&lt;Cite&gt;&lt;Author&gt;Park&lt;/Author&gt;&lt;Year&gt;2006&lt;/Year&gt;&lt;RecNum&gt;67&lt;/RecNum&gt;&lt;DisplayText&gt;&lt;style face="superscript"&gt;71&lt;/style&gt;&lt;/DisplayText&gt;&lt;record&gt;&lt;rec-number&gt;67&lt;/rec-number&gt;&lt;foreign-keys&gt;&lt;key app="EN" db-id="vrt2dwpva5xvtke2vxzpx9x6ra2a592pewpa" timestamp="1471979732"&gt;67&lt;/key&gt;&lt;/foreign-keys&gt;&lt;ref-type name="Journal Article"&gt;17&lt;/ref-type&gt;&lt;contributors&gt;&lt;authors&gt;&lt;author&gt;Park, K. S.&lt;/author&gt;&lt;author&gt;Ni, Z.&lt;/author&gt;&lt;author&gt;Cote, A. P.&lt;/author&gt;&lt;author&gt;Choi, J. Y.&lt;/author&gt;&lt;author&gt;Huang, R.&lt;/author&gt;&lt;author&gt;Uribe-Romo, F. J.&lt;/author&gt;&lt;author&gt;Chae, H. K.&lt;/author&gt;&lt;author&gt;O&amp;apos;Keeffe, M.&lt;/author&gt;&lt;author&gt;Yaghi, O. M.&lt;/author&gt;&lt;/authors&gt;&lt;/contributors&gt;&lt;auth-address&gt;Department of Chemistry and Biochemistry, Center for Reticular Materials Research at California NanoSystems Institute, University of California, Los Angeles, CA 90095, USA.&lt;/auth-address&gt;&lt;titles&gt;&lt;title&gt;Exceptional chemical and thermal stability of zeolitic imidazolate framework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0186-91&lt;/pages&gt;&lt;volume&gt;103&lt;/volume&gt;&lt;number&gt;27&lt;/number&gt;&lt;keywords&gt;&lt;keyword&gt;Crystallography, X-Ray&lt;/keyword&gt;&lt;keyword&gt;Imidazoles/*chemistry&lt;/keyword&gt;&lt;keyword&gt;Molecular Structure&lt;/keyword&gt;&lt;keyword&gt;*Temperature&lt;/keyword&gt;&lt;keyword&gt;Zeolites/*chemistry&lt;/keyword&gt;&lt;/keywords&gt;&lt;dates&gt;&lt;year&gt;2006&lt;/year&gt;&lt;pub-dates&gt;&lt;date&gt;Jul 5&lt;/date&gt;&lt;/pub-dates&gt;&lt;/dates&gt;&lt;isbn&gt;0027-8424 (Print)&amp;#xD;0027-8424 (Linking)&lt;/isbn&gt;&lt;accession-num&gt;16798880&lt;/accession-num&gt;&lt;urls&gt;&lt;related-urls&gt;&lt;url&gt;http://www.ncbi.nlm.nih.gov/pubmed/16798880&lt;/url&gt;&lt;/related-urls&gt;&lt;/urls&gt;&lt;custom2&gt;PMC1502432&lt;/custom2&gt;&lt;electronic-resource-num&gt;10.1073/pnas.0602439103&lt;/electronic-resource-num&gt;&lt;/record&gt;&lt;/Cite&gt;&lt;/EndNote&gt;</w:instrText>
            </w:r>
            <w:r w:rsidRPr="005946B4">
              <w:fldChar w:fldCharType="separate"/>
            </w:r>
            <w:r w:rsidR="009C7FAD" w:rsidRPr="005946B4">
              <w:rPr>
                <w:noProof/>
                <w:vertAlign w:val="superscript"/>
              </w:rPr>
              <w:t>71</w:t>
            </w:r>
            <w:r w:rsidRPr="005946B4">
              <w:fldChar w:fldCharType="end"/>
            </w:r>
          </w:p>
        </w:tc>
        <w:tc>
          <w:tcPr>
            <w:tcW w:w="1054" w:type="pct"/>
          </w:tcPr>
          <w:p w14:paraId="498D9BF2" w14:textId="77777777" w:rsidR="009F2525" w:rsidRPr="005946B4" w:rsidRDefault="009F2525" w:rsidP="00AC06F7">
            <w:pPr>
              <w:pStyle w:val="RSCT03TableBody"/>
              <w:spacing w:after="100" w:afterAutospacing="1"/>
            </w:pPr>
            <w:r w:rsidRPr="005946B4">
              <w:t>1700</w:t>
            </w:r>
          </w:p>
        </w:tc>
        <w:tc>
          <w:tcPr>
            <w:tcW w:w="1047" w:type="pct"/>
          </w:tcPr>
          <w:p w14:paraId="58A475D1" w14:textId="77777777" w:rsidR="009F2525" w:rsidRPr="005946B4" w:rsidRDefault="009F2525" w:rsidP="00AC06F7">
            <w:pPr>
              <w:pStyle w:val="RSCT03TableBody"/>
              <w:spacing w:after="100" w:afterAutospacing="1"/>
            </w:pPr>
            <w:r w:rsidRPr="005946B4">
              <w:t>600</w:t>
            </w:r>
          </w:p>
        </w:tc>
      </w:tr>
      <w:tr w:rsidR="009F2525" w:rsidRPr="005946B4" w14:paraId="655249C8" w14:textId="77777777" w:rsidTr="00E86FA7">
        <w:trPr>
          <w:jc w:val="right"/>
        </w:trPr>
        <w:tc>
          <w:tcPr>
            <w:tcW w:w="1846" w:type="pct"/>
          </w:tcPr>
          <w:p w14:paraId="5B7F7A2E" w14:textId="77777777" w:rsidR="009F2525" w:rsidRPr="005946B4" w:rsidRDefault="009F2525" w:rsidP="00AC06F7">
            <w:pPr>
              <w:pStyle w:val="RSCT03TableBody"/>
              <w:spacing w:after="100" w:afterAutospacing="1"/>
              <w:rPr>
                <w:rFonts w:ascii="Arno Pro" w:hAnsi="Arno Pro"/>
              </w:rPr>
            </w:pPr>
            <w:r w:rsidRPr="005946B4">
              <w:rPr>
                <w:rFonts w:ascii="Arno Pro" w:hAnsi="Arno Pro"/>
              </w:rPr>
              <w:t>Zn</w:t>
            </w:r>
            <w:r w:rsidRPr="005946B4">
              <w:rPr>
                <w:rFonts w:ascii="Arno Pro" w:hAnsi="Arno Pro"/>
                <w:vertAlign w:val="subscript"/>
              </w:rPr>
              <w:t>2</w:t>
            </w:r>
            <w:r w:rsidRPr="005946B4">
              <w:rPr>
                <w:rFonts w:ascii="Arno Pro" w:hAnsi="Arno Pro"/>
              </w:rPr>
              <w:t>(BDC)</w:t>
            </w:r>
            <w:r w:rsidRPr="005946B4">
              <w:rPr>
                <w:rFonts w:ascii="Arno Pro" w:hAnsi="Arno Pro"/>
                <w:vertAlign w:val="subscript"/>
              </w:rPr>
              <w:t>2</w:t>
            </w:r>
            <w:r w:rsidRPr="005946B4">
              <w:rPr>
                <w:rFonts w:ascii="Arno Pro" w:hAnsi="Arno Pro"/>
              </w:rPr>
              <w:t>(DABCO)</w:t>
            </w:r>
          </w:p>
        </w:tc>
        <w:tc>
          <w:tcPr>
            <w:tcW w:w="1053" w:type="pct"/>
          </w:tcPr>
          <w:p w14:paraId="447F0BE8" w14:textId="77777777" w:rsidR="009F2525" w:rsidRPr="005946B4" w:rsidRDefault="009F2525" w:rsidP="003F08EC">
            <w:pPr>
              <w:pStyle w:val="RSCT03TableBody"/>
              <w:spacing w:after="100" w:afterAutospacing="1"/>
            </w:pPr>
            <w:r w:rsidRPr="005946B4">
              <w:t>1750</w:t>
            </w:r>
            <w:r w:rsidRPr="005946B4">
              <w:fldChar w:fldCharType="begin"/>
            </w:r>
            <w:r w:rsidR="009C7FAD" w:rsidRPr="005946B4">
              <w:instrText xml:space="preserve"> ADDIN EN.CITE &lt;EndNote&gt;&lt;Cite&gt;&lt;Author&gt;Liang&lt;/Author&gt;&lt;Year&gt;2010&lt;/Year&gt;&lt;RecNum&gt;336&lt;/RecNum&gt;&lt;DisplayText&gt;&lt;style face="superscript"&gt;72&lt;/style&gt;&lt;/DisplayText&gt;&lt;record&gt;&lt;rec-number&gt;336&lt;/rec-number&gt;&lt;foreign-keys&gt;&lt;key app="EN" db-id="zd592srzmpvee9exftzvrw5ateapse522t2r" timestamp="1444874449"&gt;336&lt;/key&gt;&lt;key app="ENWeb" db-id=""&gt;0&lt;/key&gt;&lt;/foreign-keys&gt;&lt;ref-type name="Journal Article"&gt;17&lt;/ref-type&gt;&lt;contributors&gt;&lt;authors&gt;&lt;author&gt;Liang, Zhijian&lt;/author&gt;&lt;author&gt;Marshall, Marc&lt;/author&gt;&lt;author&gt;Chaffee, Alan L.&lt;/author&gt;&lt;/authors&gt;&lt;/contributors&gt;&lt;titles&gt;&lt;title&gt;CO2 adsorption, selectivity and water tolerance of pillared-layer metal organic frameworks&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305-310&lt;/pages&gt;&lt;volume&gt;132&lt;/volume&gt;&lt;number&gt;3&lt;/number&gt;&lt;dates&gt;&lt;year&gt;2010&lt;/year&gt;&lt;/dates&gt;&lt;isbn&gt;13871811&lt;/isbn&gt;&lt;urls&gt;&lt;/urls&gt;&lt;electronic-resource-num&gt;10.1016/j.micromeso.2009.11.026&lt;/electronic-resource-num&gt;&lt;/record&gt;&lt;/Cite&gt;&lt;/EndNote&gt;</w:instrText>
            </w:r>
            <w:r w:rsidRPr="005946B4">
              <w:fldChar w:fldCharType="separate"/>
            </w:r>
            <w:r w:rsidR="009C7FAD" w:rsidRPr="005946B4">
              <w:rPr>
                <w:noProof/>
                <w:vertAlign w:val="superscript"/>
              </w:rPr>
              <w:t>72</w:t>
            </w:r>
            <w:r w:rsidRPr="005946B4">
              <w:fldChar w:fldCharType="end"/>
            </w:r>
          </w:p>
        </w:tc>
        <w:tc>
          <w:tcPr>
            <w:tcW w:w="1054" w:type="pct"/>
          </w:tcPr>
          <w:p w14:paraId="58F88AE9" w14:textId="77777777" w:rsidR="009F2525" w:rsidRPr="005946B4" w:rsidRDefault="009F2525" w:rsidP="00AC06F7">
            <w:pPr>
              <w:pStyle w:val="RSCT03TableBody"/>
              <w:spacing w:after="100" w:afterAutospacing="1"/>
            </w:pPr>
            <w:r w:rsidRPr="005946B4">
              <w:t>1950</w:t>
            </w:r>
          </w:p>
        </w:tc>
        <w:tc>
          <w:tcPr>
            <w:tcW w:w="1047" w:type="pct"/>
          </w:tcPr>
          <w:p w14:paraId="51F5FF5C" w14:textId="77777777" w:rsidR="009F2525" w:rsidRPr="005946B4" w:rsidRDefault="009F2525" w:rsidP="00AC06F7">
            <w:pPr>
              <w:pStyle w:val="RSCT03TableBody"/>
              <w:spacing w:after="100" w:afterAutospacing="1"/>
            </w:pPr>
            <w:r w:rsidRPr="005946B4">
              <w:t>1300</w:t>
            </w:r>
          </w:p>
        </w:tc>
      </w:tr>
    </w:tbl>
    <w:p w14:paraId="20E563F0" w14:textId="77777777" w:rsidR="009F2525" w:rsidRPr="005946B4" w:rsidRDefault="009F2525" w:rsidP="009F2525">
      <w:pPr>
        <w:pStyle w:val="RSCI02FigureSchemeChartwithtopbar"/>
      </w:pPr>
      <w:r w:rsidRPr="005946B4">
        <w:rPr>
          <w:noProof/>
          <w:lang w:val="en-CA" w:eastAsia="en-CA"/>
        </w:rPr>
        <w:drawing>
          <wp:inline distT="0" distB="0" distL="0" distR="0" wp14:anchorId="6BBF0655" wp14:editId="1A62DA26">
            <wp:extent cx="2927350" cy="2292350"/>
            <wp:effectExtent l="0" t="0" r="6350" b="0"/>
            <wp:docPr id="20" name="图片 20" descr="D:\ORIGIN LAB\PXRD\ZIF-8-Cyrene-Dimer-new-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ORIGIN LAB\PXRD\ZIF-8-Cyrene-Dimer-new-1.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7350" cy="2292350"/>
                    </a:xfrm>
                    <a:prstGeom prst="rect">
                      <a:avLst/>
                    </a:prstGeom>
                    <a:noFill/>
                    <a:ln>
                      <a:noFill/>
                    </a:ln>
                  </pic:spPr>
                </pic:pic>
              </a:graphicData>
            </a:graphic>
          </wp:inline>
        </w:drawing>
      </w:r>
    </w:p>
    <w:p w14:paraId="1B379F58" w14:textId="77777777" w:rsidR="001717B6" w:rsidRPr="005946B4" w:rsidRDefault="006B5780" w:rsidP="009F2525">
      <w:pPr>
        <w:pStyle w:val="RSCI01FigureSchemeChartwithbottombar"/>
        <w:rPr>
          <w:rFonts w:ascii="Arno Pro" w:hAnsi="Arno Pro"/>
        </w:rPr>
      </w:pPr>
      <w:r w:rsidRPr="005946B4">
        <w:rPr>
          <w:rFonts w:ascii="Arno Pro" w:hAnsi="Arno Pro"/>
        </w:rPr>
        <w:t>Figure</w:t>
      </w:r>
      <w:r w:rsidR="009F2525" w:rsidRPr="005946B4">
        <w:rPr>
          <w:rFonts w:ascii="Arno Pro" w:hAnsi="Arno Pro"/>
        </w:rPr>
        <w:t xml:space="preserve"> </w:t>
      </w:r>
      <w:r w:rsidR="009C7FAD" w:rsidRPr="005946B4">
        <w:rPr>
          <w:rFonts w:ascii="Arno Pro" w:hAnsi="Arno Pro"/>
        </w:rPr>
        <w:t>7</w:t>
      </w:r>
      <w:r w:rsidR="009F2525" w:rsidRPr="005946B4">
        <w:rPr>
          <w:rFonts w:ascii="Arno Pro" w:hAnsi="Arno Pro"/>
        </w:rPr>
        <w:t>. Simulated(black) and observed, as synthesized using DMF(blue) or Cyrene(red), PXRD of ZIF-8. The observed pxrd of the Cyrene aldol-product (pink).  Peaks marked with * indicate the presence of the Cyrene aldol-condensation product intermixed with ZIF-8.</w:t>
      </w:r>
    </w:p>
    <w:p w14:paraId="5C2C2ABD" w14:textId="77777777" w:rsidR="009F2525" w:rsidRPr="005946B4" w:rsidRDefault="009F2525" w:rsidP="009F2525">
      <w:pPr>
        <w:pStyle w:val="RSCI02FigureSchemeChartwithtopbar"/>
        <w:jc w:val="center"/>
        <w:rPr>
          <w:lang w:eastAsia="zh-CN"/>
        </w:rPr>
      </w:pPr>
      <w:r w:rsidRPr="005946B4">
        <w:rPr>
          <w:noProof/>
          <w:lang w:val="en-CA" w:eastAsia="en-CA"/>
        </w:rPr>
        <w:drawing>
          <wp:inline distT="0" distB="0" distL="0" distR="0" wp14:anchorId="5D57B39A" wp14:editId="089205F2">
            <wp:extent cx="3166745" cy="2207895"/>
            <wp:effectExtent l="0" t="0" r="0" b="1905"/>
            <wp:docPr id="16" name="图片 16"/>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6745" cy="2207895"/>
                    </a:xfrm>
                    <a:prstGeom prst="rect">
                      <a:avLst/>
                    </a:prstGeom>
                    <a:noFill/>
                    <a:ln>
                      <a:noFill/>
                    </a:ln>
                  </pic:spPr>
                </pic:pic>
              </a:graphicData>
            </a:graphic>
          </wp:inline>
        </w:drawing>
      </w:r>
    </w:p>
    <w:p w14:paraId="25707DA3" w14:textId="7D4772D2" w:rsidR="009F2525" w:rsidRPr="005946B4" w:rsidRDefault="006B5780" w:rsidP="009F2525">
      <w:pPr>
        <w:pStyle w:val="RSCI01FigureSchemeChartwithbottombar"/>
        <w:rPr>
          <w:rFonts w:ascii="Arno Pro" w:hAnsi="Arno Pro"/>
          <w:lang w:eastAsia="zh-CN"/>
        </w:rPr>
      </w:pPr>
      <w:r w:rsidRPr="005946B4">
        <w:rPr>
          <w:rFonts w:ascii="Arno Pro" w:hAnsi="Arno Pro"/>
        </w:rPr>
        <w:t>Figure</w:t>
      </w:r>
      <w:r w:rsidR="009F2525" w:rsidRPr="005946B4">
        <w:rPr>
          <w:rFonts w:ascii="Arno Pro" w:hAnsi="Arno Pro"/>
        </w:rPr>
        <w:t xml:space="preserve"> </w:t>
      </w:r>
      <w:r w:rsidR="00BE7B2E" w:rsidRPr="005946B4">
        <w:rPr>
          <w:rFonts w:ascii="Arno Pro" w:hAnsi="Arno Pro"/>
        </w:rPr>
        <w:t>8</w:t>
      </w:r>
      <w:r w:rsidR="009F2525" w:rsidRPr="005946B4">
        <w:rPr>
          <w:rFonts w:ascii="Arno Pro" w:hAnsi="Arno Pro"/>
        </w:rPr>
        <w:t xml:space="preserve">. </w:t>
      </w:r>
      <w:r w:rsidR="009F2525" w:rsidRPr="005946B4">
        <w:rPr>
          <w:rFonts w:ascii="Arno Pro" w:hAnsi="Arno Pro"/>
          <w:vertAlign w:val="superscript"/>
        </w:rPr>
        <w:t>1</w:t>
      </w:r>
      <w:r w:rsidR="009F2525" w:rsidRPr="005946B4">
        <w:rPr>
          <w:rFonts w:ascii="Arno Pro" w:hAnsi="Arno Pro"/>
        </w:rPr>
        <w:t>H-NMR of acid-digested(D</w:t>
      </w:r>
      <w:r w:rsidR="009F2525" w:rsidRPr="005946B4">
        <w:rPr>
          <w:rFonts w:ascii="Arno Pro" w:hAnsi="Arno Pro"/>
          <w:vertAlign w:val="subscript"/>
        </w:rPr>
        <w:t>2</w:t>
      </w:r>
      <w:r w:rsidR="009F2525" w:rsidRPr="005946B4">
        <w:rPr>
          <w:rFonts w:ascii="Arno Pro" w:hAnsi="Arno Pro"/>
        </w:rPr>
        <w:t>SO</w:t>
      </w:r>
      <w:r w:rsidR="009F2525" w:rsidRPr="005946B4">
        <w:rPr>
          <w:rFonts w:ascii="Arno Pro" w:hAnsi="Arno Pro"/>
          <w:vertAlign w:val="subscript"/>
        </w:rPr>
        <w:t>4</w:t>
      </w:r>
      <w:r w:rsidR="009F2525" w:rsidRPr="005946B4">
        <w:rPr>
          <w:rFonts w:ascii="Arno Pro" w:hAnsi="Arno Pro"/>
        </w:rPr>
        <w:t>/DMSO-d</w:t>
      </w:r>
      <w:r w:rsidR="009F2525" w:rsidRPr="005946B4">
        <w:rPr>
          <w:rFonts w:ascii="Arno Pro" w:hAnsi="Arno Pro"/>
          <w:vertAlign w:val="superscript"/>
        </w:rPr>
        <w:t>6</w:t>
      </w:r>
      <w:r w:rsidR="009F2525" w:rsidRPr="005946B4">
        <w:rPr>
          <w:rFonts w:ascii="Arno Pro" w:hAnsi="Arno Pro"/>
        </w:rPr>
        <w:t>) ZIF-8</w:t>
      </w:r>
      <w:r w:rsidR="00AD5DB5" w:rsidRPr="005946B4">
        <w:rPr>
          <w:rFonts w:ascii="Arno Pro" w:hAnsi="Arno Pro"/>
        </w:rPr>
        <w:t xml:space="preserve"> </w:t>
      </w:r>
      <w:r w:rsidR="009F2525" w:rsidRPr="005946B4">
        <w:rPr>
          <w:rFonts w:ascii="Arno Pro" w:hAnsi="Arno Pro"/>
          <w:lang w:eastAsia="zh-CN"/>
        </w:rPr>
        <w:t>(</w:t>
      </w:r>
      <w:proofErr w:type="spellStart"/>
      <w:proofErr w:type="gramStart"/>
      <w:r w:rsidR="009F2525" w:rsidRPr="005946B4">
        <w:rPr>
          <w:rFonts w:ascii="Arno Pro" w:hAnsi="Arno Pro"/>
          <w:lang w:eastAsia="zh-CN"/>
        </w:rPr>
        <w:t>DMF,blue</w:t>
      </w:r>
      <w:proofErr w:type="spellEnd"/>
      <w:proofErr w:type="gramEnd"/>
      <w:r w:rsidR="009F2525" w:rsidRPr="005946B4">
        <w:rPr>
          <w:rFonts w:ascii="Arno Pro" w:hAnsi="Arno Pro"/>
          <w:lang w:eastAsia="zh-CN"/>
        </w:rPr>
        <w:t xml:space="preserve">; </w:t>
      </w:r>
      <w:proofErr w:type="spellStart"/>
      <w:r w:rsidR="009F2525" w:rsidRPr="005946B4">
        <w:rPr>
          <w:rFonts w:ascii="Arno Pro" w:hAnsi="Arno Pro"/>
          <w:lang w:eastAsia="zh-CN"/>
        </w:rPr>
        <w:t>Cyrene,red</w:t>
      </w:r>
      <w:proofErr w:type="spellEnd"/>
      <w:r w:rsidR="009F2525" w:rsidRPr="005946B4">
        <w:rPr>
          <w:rFonts w:ascii="Arno Pro" w:hAnsi="Arno Pro"/>
          <w:lang w:eastAsia="zh-CN"/>
        </w:rPr>
        <w:t>) and Cyrene</w:t>
      </w:r>
      <w:r w:rsidR="00AD5DB5" w:rsidRPr="005946B4">
        <w:rPr>
          <w:rFonts w:ascii="Arno Pro" w:hAnsi="Arno Pro"/>
          <w:lang w:eastAsia="zh-CN"/>
        </w:rPr>
        <w:t xml:space="preserve"> </w:t>
      </w:r>
      <w:r w:rsidR="009F2525" w:rsidRPr="005946B4">
        <w:rPr>
          <w:rFonts w:ascii="Arno Pro" w:hAnsi="Arno Pro"/>
          <w:lang w:eastAsia="zh-CN"/>
        </w:rPr>
        <w:t xml:space="preserve">(green). </w:t>
      </w:r>
    </w:p>
    <w:p w14:paraId="25ADDDEA" w14:textId="77777777" w:rsidR="00EF1A39" w:rsidRPr="005946B4" w:rsidRDefault="00EF1A39" w:rsidP="00EF1A39">
      <w:pPr>
        <w:pStyle w:val="TAMainText"/>
        <w:ind w:firstLine="0"/>
      </w:pPr>
      <w:r w:rsidRPr="005946B4">
        <w:t>several washings, the presence of Cyrene was always observed to some extent; this can be further observed in the thermal gravimetric analysis (TGA) of these MOFs (Figure S6-S9) which demonstrated that Cyrene-derived MOFs exhibit a greater pore-bound solvent loss than their DMF counterparts. Once again, we hypothesize that for MOFs with small pore-apertures, the notably larger kinetic diameter of Cyrene vs. DMF may require activation routines which we have not explored.  However, for large-pore aperture MOFs, the inclusion of residual pore-bound Cyrene is not likely to be problematic.</w:t>
      </w:r>
      <w:r w:rsidRPr="005946B4">
        <w:fldChar w:fldCharType="begin">
          <w:fldData xml:space="preserve">PEVuZE5vdGU+PENpdGU+PEF1dGhvcj5Ib3dhcnRoPC9BdXRob3I+PFllYXI+MjAxNTwvWWVhcj48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</w:fldData>
        </w:fldChar>
      </w:r>
      <w:r w:rsidRPr="005946B4">
        <w:instrText xml:space="preserve"> ADDIN EN.CITE </w:instrText>
      </w:r>
      <w:r w:rsidRPr="005946B4">
        <w:fldChar w:fldCharType="begin">
          <w:fldData xml:space="preserve">PEVuZE5vdGU+PENpdGU+PEF1dGhvcj5Ib3dhcnRoPC9BdXRob3I+PFllYXI+MjAxNTwvWWVhcj48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</w:fldData>
        </w:fldChar>
      </w:r>
      <w:r w:rsidRPr="005946B4">
        <w:instrText xml:space="preserve"> ADDIN EN.CITE.DATA </w:instrText>
      </w:r>
      <w:r w:rsidRPr="005946B4">
        <w:fldChar w:fldCharType="end"/>
      </w:r>
      <w:r w:rsidRPr="005946B4">
        <w:fldChar w:fldCharType="separate"/>
      </w:r>
      <w:r w:rsidRPr="005946B4">
        <w:rPr>
          <w:noProof/>
          <w:vertAlign w:val="superscript"/>
        </w:rPr>
        <w:t>10, 73-76</w:t>
      </w:r>
      <w:r w:rsidRPr="005946B4">
        <w:fldChar w:fldCharType="end"/>
      </w:r>
      <w:r w:rsidRPr="005946B4">
        <w:t xml:space="preserve"> </w:t>
      </w:r>
    </w:p>
    <w:p w14:paraId="67909C0C" w14:textId="77777777" w:rsidR="00BE7B2E" w:rsidRPr="005946B4" w:rsidRDefault="00BE7B2E" w:rsidP="00BE7B2E">
      <w:pPr>
        <w:pStyle w:val="TESupportingInfoTitle"/>
      </w:pPr>
      <w:r w:rsidRPr="005946B4">
        <w:t>Conclusions</w:t>
      </w:r>
    </w:p>
    <w:p w14:paraId="31BF5D4A" w14:textId="31545E6A" w:rsidR="00BE7B2E" w:rsidRPr="005946B4" w:rsidRDefault="00BE7B2E" w:rsidP="00D36AA5">
      <w:pPr>
        <w:pStyle w:val="TAMainText"/>
        <w:ind w:firstLine="0"/>
      </w:pPr>
      <w:r w:rsidRPr="005946B4">
        <w:t>In summary, an environmental friendly dipolar aprotic solvent has been investigated for the synthesis of five distinctive MOFs, HKUST-1, UiO-66, MOF-74, ZIF-8 and Zn</w:t>
      </w:r>
      <w:r w:rsidRPr="005946B4">
        <w:rPr>
          <w:vertAlign w:val="subscript"/>
        </w:rPr>
        <w:t>2</w:t>
      </w:r>
      <w:r w:rsidRPr="005946B4">
        <w:t>(BDC)</w:t>
      </w:r>
      <w:r w:rsidRPr="005946B4">
        <w:rPr>
          <w:vertAlign w:val="subscript"/>
        </w:rPr>
        <w:t>2</w:t>
      </w:r>
      <w:r w:rsidRPr="005946B4">
        <w:t xml:space="preserve">(DABCO). In all 5 cases, Cyrene was able to produce crystalline materials with PXRDs that match the expected PXRD.  </w:t>
      </w:r>
      <w:r w:rsidR="00066D6A" w:rsidRPr="005946B4">
        <w:t>As a set of design principles, we have discovered that keeping the water content of Cyrene low is critical.  Additionally, decreasing the heating times is necessary to prevent the formation of the aldol-condensation product.  With these points in mind, optimal BET SAs</w:t>
      </w:r>
      <w:r w:rsidRPr="005946B4">
        <w:t xml:space="preserve"> can be easily obtained.</w:t>
      </w:r>
      <w:r w:rsidR="00066D6A" w:rsidRPr="005946B4">
        <w:t xml:space="preserve"> </w:t>
      </w:r>
      <w:r w:rsidRPr="005946B4">
        <w:t>Although an aldol-condensation product and residual Cyrene were observed in some of these MOFs, the complex acid-base chemistry associated with Cyrene is akin to the necessary acid-base chemistry that occurs with DMF during MOF formation; this is likely the origin of the observation that DMSO/</w:t>
      </w:r>
      <w:proofErr w:type="spellStart"/>
      <w:r w:rsidRPr="005946B4">
        <w:t>EtOH</w:t>
      </w:r>
      <w:proofErr w:type="spellEnd"/>
      <w:r w:rsidRPr="005946B4">
        <w:t xml:space="preserve"> is not an ideal alternative solvent for MOF synthesis. The lessons learned herein can be extended to other MOFs which, at present, do not have non-DMF synthetic pathways.  To that end, Cyrene is a suitable green replacement for DMF.</w:t>
      </w:r>
    </w:p>
    <w:p w14:paraId="156AAD10" w14:textId="77777777" w:rsidR="00A71C00" w:rsidRPr="005946B4" w:rsidRDefault="00157E12" w:rsidP="00157E12">
      <w:pPr>
        <w:pStyle w:val="TESupportingInfoTitle"/>
      </w:pPr>
      <w:r w:rsidRPr="005946B4">
        <w:t>ASSOCIATED CONTENT</w:t>
      </w:r>
      <w:r w:rsidR="00A66EDD" w:rsidRPr="005946B4">
        <w:t xml:space="preserve"> </w:t>
      </w:r>
    </w:p>
    <w:p w14:paraId="387DF5BC" w14:textId="77777777" w:rsidR="00CF3415" w:rsidRPr="005946B4" w:rsidRDefault="00157E12" w:rsidP="00157E12">
      <w:pPr>
        <w:pStyle w:val="TESupportingInformation"/>
      </w:pPr>
      <w:r w:rsidRPr="005946B4">
        <w:rPr>
          <w:b/>
        </w:rPr>
        <w:t>Supporting Information</w:t>
      </w:r>
      <w:r w:rsidRPr="005946B4">
        <w:t xml:space="preserve">. </w:t>
      </w:r>
    </w:p>
    <w:p w14:paraId="53490C9B" w14:textId="77777777" w:rsidR="007331FF" w:rsidRPr="005946B4" w:rsidRDefault="00CF3415" w:rsidP="003B4B49">
      <w:pPr>
        <w:pStyle w:val="TESupportingInformation"/>
      </w:pPr>
      <w:r w:rsidRPr="005946B4">
        <w:t>The</w:t>
      </w:r>
      <w:r w:rsidR="003E5207" w:rsidRPr="005946B4">
        <w:t xml:space="preserve"> </w:t>
      </w:r>
      <w:r w:rsidRPr="005946B4">
        <w:t xml:space="preserve">supporting </w:t>
      </w:r>
      <w:r w:rsidR="003E5207" w:rsidRPr="005946B4">
        <w:t xml:space="preserve">material is available free of charge via the Internet at http://pubs.acs.org.” </w:t>
      </w:r>
      <w:r w:rsidR="003F1826" w:rsidRPr="005946B4">
        <w:t xml:space="preserve">Crystallographic Information File can be found at </w:t>
      </w:r>
      <w:r w:rsidRPr="005946B4">
        <w:t>CCDC deposition number 1500882.</w:t>
      </w:r>
    </w:p>
    <w:p w14:paraId="347571F2" w14:textId="77777777" w:rsidR="00E75388" w:rsidRPr="005946B4" w:rsidRDefault="00101D1F" w:rsidP="005D2065">
      <w:pPr>
        <w:pStyle w:val="FAAuthorInfoSubtitle"/>
      </w:pPr>
      <w:r w:rsidRPr="005946B4">
        <w:t>Corresponding Author</w:t>
      </w:r>
    </w:p>
    <w:p w14:paraId="18A13060" w14:textId="77777777" w:rsidR="007331FF" w:rsidRPr="005946B4" w:rsidRDefault="005327A4" w:rsidP="003E5207">
      <w:pPr>
        <w:pStyle w:val="StyleFACorrespondingAuthorFootnote7pt"/>
      </w:pPr>
      <w:r w:rsidRPr="005946B4">
        <w:t xml:space="preserve">* </w:t>
      </w:r>
      <w:r w:rsidR="00940438" w:rsidRPr="005946B4">
        <w:t xml:space="preserve">E-mail: </w:t>
      </w:r>
      <w:r w:rsidR="00CF3415" w:rsidRPr="005946B4">
        <w:t>mkatz@mun.ca</w:t>
      </w:r>
    </w:p>
    <w:p w14:paraId="7AC99615" w14:textId="77777777" w:rsidR="007331FF" w:rsidRPr="005946B4" w:rsidRDefault="007331FF" w:rsidP="007331FF">
      <w:pPr>
        <w:pStyle w:val="TDAckTitle"/>
      </w:pPr>
      <w:r w:rsidRPr="005946B4">
        <w:t xml:space="preserve">ACKNOWLEDGMENT </w:t>
      </w:r>
    </w:p>
    <w:p w14:paraId="228FA136" w14:textId="77777777" w:rsidR="007331FF" w:rsidRPr="005946B4" w:rsidRDefault="00940438" w:rsidP="007331FF">
      <w:pPr>
        <w:pStyle w:val="TDAcknowledgments"/>
      </w:pPr>
      <w:r w:rsidRPr="005946B4">
        <w:t>The authors would like to thank Circa Group Ltd for the supply of Cyrene. MJK would like to thank NSERC for a Discovery Grant. MJK and GBW would like to than the Women in Science and Engineering (WISE) program of Newfoundland for support.</w:t>
      </w:r>
    </w:p>
    <w:p w14:paraId="7B285893" w14:textId="77777777" w:rsidR="000912FE" w:rsidRPr="005946B4" w:rsidRDefault="000912FE" w:rsidP="000912FE">
      <w:pPr>
        <w:pStyle w:val="TDAckTitle"/>
      </w:pPr>
      <w:r w:rsidRPr="005946B4">
        <w:t>REFERENCES</w:t>
      </w:r>
    </w:p>
    <w:p w14:paraId="55DAF5F0" w14:textId="77777777" w:rsidR="009C7FAD" w:rsidRPr="005946B4" w:rsidRDefault="001468C7" w:rsidP="00253B1E">
      <w:pPr>
        <w:pStyle w:val="TFReferencesSection"/>
      </w:pPr>
      <w:r w:rsidRPr="005946B4">
        <w:fldChar w:fldCharType="begin"/>
      </w:r>
      <w:r w:rsidRPr="005946B4">
        <w:instrText xml:space="preserve"> ADDIN EN.SECTION.REFLIST </w:instrText>
      </w:r>
      <w:r w:rsidRPr="005946B4">
        <w:fldChar w:fldCharType="end"/>
      </w:r>
    </w:p>
    <w:p w14:paraId="4C19DFD0" w14:textId="77777777" w:rsidR="009C7FAD" w:rsidRPr="005946B4" w:rsidRDefault="009C7FAD" w:rsidP="00D81804">
      <w:pPr>
        <w:pStyle w:val="EndNoteBibliography"/>
        <w:spacing w:after="0"/>
        <w:ind w:left="288" w:hanging="288"/>
        <w:jc w:val="both"/>
      </w:pPr>
      <w:r w:rsidRPr="005946B4">
        <w:fldChar w:fldCharType="begin"/>
      </w:r>
      <w:r w:rsidRPr="005946B4">
        <w:instrText xml:space="preserve"> ADDIN EN.REFLIST </w:instrText>
      </w:r>
      <w:r w:rsidRPr="005946B4">
        <w:fldChar w:fldCharType="separate"/>
      </w:r>
      <w:r w:rsidRPr="005946B4">
        <w:t>1.</w:t>
      </w:r>
      <w:r w:rsidRPr="005946B4">
        <w:tab/>
        <w:t xml:space="preserve">Zhou, H.-C.; Long, J. R.; Yaghi, O. M., Introduction to Metal–Organic Frameworks. </w:t>
      </w:r>
      <w:r w:rsidRPr="005946B4">
        <w:rPr>
          <w:i/>
        </w:rPr>
        <w:t xml:space="preserve">Chem. Rev. </w:t>
      </w:r>
      <w:r w:rsidRPr="005946B4">
        <w:rPr>
          <w:b/>
        </w:rPr>
        <w:t>2012,</w:t>
      </w:r>
      <w:r w:rsidRPr="005946B4">
        <w:t xml:space="preserve"> </w:t>
      </w:r>
      <w:r w:rsidRPr="005946B4">
        <w:rPr>
          <w:i/>
        </w:rPr>
        <w:t>112</w:t>
      </w:r>
      <w:r w:rsidRPr="005946B4">
        <w:t xml:space="preserve"> (2), 673-674.</w:t>
      </w:r>
    </w:p>
    <w:p w14:paraId="17AC106C" w14:textId="77777777" w:rsidR="009C7FAD" w:rsidRPr="005946B4" w:rsidRDefault="009C7FAD" w:rsidP="00D81804">
      <w:pPr>
        <w:pStyle w:val="EndNoteBibliography"/>
        <w:spacing w:after="0"/>
        <w:ind w:left="288" w:hanging="288"/>
        <w:jc w:val="both"/>
      </w:pPr>
      <w:r w:rsidRPr="005946B4">
        <w:t>2.</w:t>
      </w:r>
      <w:r w:rsidRPr="005946B4">
        <w:tab/>
        <w:t xml:space="preserve">Zhou, H. C.; Kitagawa, S., Metal-organic frameworks (MOFs). </w:t>
      </w:r>
      <w:r w:rsidRPr="005946B4">
        <w:rPr>
          <w:i/>
        </w:rPr>
        <w:t xml:space="preserve">Chem. Soc. Rev. </w:t>
      </w:r>
      <w:r w:rsidRPr="005946B4">
        <w:rPr>
          <w:b/>
        </w:rPr>
        <w:t>2014,</w:t>
      </w:r>
      <w:r w:rsidRPr="005946B4">
        <w:t xml:space="preserve"> </w:t>
      </w:r>
      <w:r w:rsidRPr="005946B4">
        <w:rPr>
          <w:i/>
        </w:rPr>
        <w:t>43</w:t>
      </w:r>
      <w:r w:rsidRPr="005946B4">
        <w:t xml:space="preserve"> (16), 5415-8.</w:t>
      </w:r>
    </w:p>
    <w:p w14:paraId="3EFEBB41" w14:textId="77777777" w:rsidR="009C7FAD" w:rsidRPr="005946B4" w:rsidRDefault="009C7FAD" w:rsidP="00D81804">
      <w:pPr>
        <w:pStyle w:val="EndNoteBibliography"/>
        <w:spacing w:after="0"/>
        <w:ind w:left="288" w:hanging="288"/>
        <w:jc w:val="both"/>
      </w:pPr>
      <w:r w:rsidRPr="005946B4">
        <w:t>3.</w:t>
      </w:r>
      <w:r w:rsidRPr="005946B4">
        <w:tab/>
        <w:t xml:space="preserve">Van de Voorde, B.; Bueken, B.; Denayer, J.; De Vos, D., Adsorptive separation on metal-organic frameworks in the liquid phase. </w:t>
      </w:r>
      <w:r w:rsidRPr="005946B4">
        <w:rPr>
          <w:i/>
        </w:rPr>
        <w:t xml:space="preserve">Chem. Soc. Rev. </w:t>
      </w:r>
      <w:r w:rsidRPr="005946B4">
        <w:rPr>
          <w:b/>
        </w:rPr>
        <w:t>2014,</w:t>
      </w:r>
      <w:r w:rsidRPr="005946B4">
        <w:t xml:space="preserve"> </w:t>
      </w:r>
      <w:r w:rsidRPr="005946B4">
        <w:rPr>
          <w:i/>
        </w:rPr>
        <w:t>43</w:t>
      </w:r>
      <w:r w:rsidRPr="005946B4">
        <w:t xml:space="preserve"> (16), 5766-5788.</w:t>
      </w:r>
    </w:p>
    <w:p w14:paraId="4D62730C" w14:textId="77777777" w:rsidR="009C7FAD" w:rsidRPr="005946B4" w:rsidRDefault="009C7FAD" w:rsidP="00D81804">
      <w:pPr>
        <w:pStyle w:val="EndNoteBibliography"/>
        <w:spacing w:after="0"/>
        <w:ind w:left="288" w:hanging="288"/>
        <w:jc w:val="both"/>
      </w:pPr>
      <w:r w:rsidRPr="005946B4">
        <w:lastRenderedPageBreak/>
        <w:t>4.</w:t>
      </w:r>
      <w:r w:rsidRPr="005946B4">
        <w:tab/>
        <w:t xml:space="preserve">Sumida, K.; Rogow, D. L.; Mason, J. A.; McDonald, T. M.; Bloch, E. D.; Herm, Z. R.; Bae, T.-H.; Long, J. R., Carbon Dioxide Capture in Metal–Organic Frameworks. </w:t>
      </w:r>
      <w:r w:rsidRPr="005946B4">
        <w:rPr>
          <w:i/>
        </w:rPr>
        <w:t xml:space="preserve">Chem. Rev. </w:t>
      </w:r>
      <w:r w:rsidRPr="005946B4">
        <w:rPr>
          <w:b/>
        </w:rPr>
        <w:t>2012,</w:t>
      </w:r>
      <w:r w:rsidRPr="005946B4">
        <w:t xml:space="preserve"> </w:t>
      </w:r>
      <w:r w:rsidRPr="005946B4">
        <w:rPr>
          <w:i/>
        </w:rPr>
        <w:t>112</w:t>
      </w:r>
      <w:r w:rsidRPr="005946B4">
        <w:t xml:space="preserve"> (2), 724-781.</w:t>
      </w:r>
    </w:p>
    <w:p w14:paraId="54E4634F" w14:textId="77777777" w:rsidR="009C7FAD" w:rsidRPr="005946B4" w:rsidRDefault="009C7FAD" w:rsidP="00D81804">
      <w:pPr>
        <w:pStyle w:val="EndNoteBibliography"/>
        <w:spacing w:after="0"/>
        <w:ind w:left="288" w:hanging="288"/>
        <w:jc w:val="both"/>
      </w:pPr>
      <w:r w:rsidRPr="005946B4">
        <w:t>5.</w:t>
      </w:r>
      <w:r w:rsidRPr="005946B4">
        <w:tab/>
        <w:t xml:space="preserve">Suh, M. P.; Park, H. J.; Prasad, T. K.; Lim, D.-W., Hydrogen Storage in Metal–Organic Frameworks. </w:t>
      </w:r>
      <w:r w:rsidRPr="005946B4">
        <w:rPr>
          <w:i/>
        </w:rPr>
        <w:t xml:space="preserve">Chem. Rev. </w:t>
      </w:r>
      <w:r w:rsidRPr="005946B4">
        <w:rPr>
          <w:b/>
        </w:rPr>
        <w:t>2012,</w:t>
      </w:r>
      <w:r w:rsidRPr="005946B4">
        <w:t xml:space="preserve"> </w:t>
      </w:r>
      <w:r w:rsidRPr="005946B4">
        <w:rPr>
          <w:i/>
        </w:rPr>
        <w:t>112</w:t>
      </w:r>
      <w:r w:rsidRPr="005946B4">
        <w:t xml:space="preserve"> (2), 782-835.</w:t>
      </w:r>
    </w:p>
    <w:p w14:paraId="58C2A045" w14:textId="77777777" w:rsidR="009C7FAD" w:rsidRPr="005946B4" w:rsidRDefault="009C7FAD" w:rsidP="00D81804">
      <w:pPr>
        <w:pStyle w:val="EndNoteBibliography"/>
        <w:spacing w:after="0"/>
        <w:ind w:left="288" w:hanging="288"/>
        <w:jc w:val="both"/>
      </w:pPr>
      <w:r w:rsidRPr="005946B4">
        <w:t>6.</w:t>
      </w:r>
      <w:r w:rsidRPr="005946B4">
        <w:tab/>
        <w:t xml:space="preserve">Li, J.-R.; Ma, Y.; McCarthy, M. C.; Sculley, J.; Yu, J.; Jeong, H.-K.; Balbuena, P. B.; Zhou, H.-C., Carbon dioxide capture-related gas adsorption and separation in metal-organic frameworks. </w:t>
      </w:r>
      <w:r w:rsidRPr="005946B4">
        <w:rPr>
          <w:i/>
        </w:rPr>
        <w:t xml:space="preserve">Coord. Chem. Rev. </w:t>
      </w:r>
      <w:r w:rsidRPr="005946B4">
        <w:rPr>
          <w:b/>
        </w:rPr>
        <w:t>2011,</w:t>
      </w:r>
      <w:r w:rsidRPr="005946B4">
        <w:t xml:space="preserve"> </w:t>
      </w:r>
      <w:r w:rsidRPr="005946B4">
        <w:rPr>
          <w:i/>
        </w:rPr>
        <w:t>255</w:t>
      </w:r>
      <w:r w:rsidRPr="005946B4">
        <w:t xml:space="preserve"> (15–16), 1791-1823.</w:t>
      </w:r>
    </w:p>
    <w:p w14:paraId="3D8B575A" w14:textId="77777777" w:rsidR="009C7FAD" w:rsidRPr="005946B4" w:rsidRDefault="009C7FAD" w:rsidP="00D81804">
      <w:pPr>
        <w:pStyle w:val="EndNoteBibliography"/>
        <w:spacing w:after="0"/>
        <w:ind w:left="288" w:hanging="288"/>
        <w:jc w:val="both"/>
      </w:pPr>
      <w:r w:rsidRPr="005946B4">
        <w:t>7.</w:t>
      </w:r>
      <w:r w:rsidRPr="005946B4">
        <w:tab/>
        <w:t xml:space="preserve">Li, J.-R.; Sculley, J.; Zhou, H.-C., Metal–Organic Frameworks for Separations. </w:t>
      </w:r>
      <w:r w:rsidRPr="005946B4">
        <w:rPr>
          <w:i/>
        </w:rPr>
        <w:t xml:space="preserve">Chem. Rev. </w:t>
      </w:r>
      <w:r w:rsidRPr="005946B4">
        <w:rPr>
          <w:b/>
        </w:rPr>
        <w:t>2012,</w:t>
      </w:r>
      <w:r w:rsidRPr="005946B4">
        <w:t xml:space="preserve"> </w:t>
      </w:r>
      <w:r w:rsidRPr="005946B4">
        <w:rPr>
          <w:i/>
        </w:rPr>
        <w:t>112</w:t>
      </w:r>
      <w:r w:rsidRPr="005946B4">
        <w:t xml:space="preserve"> (2), 869-932.</w:t>
      </w:r>
    </w:p>
    <w:p w14:paraId="25A2DAD5" w14:textId="77777777" w:rsidR="009C7FAD" w:rsidRPr="005946B4" w:rsidRDefault="009C7FAD" w:rsidP="00D81804">
      <w:pPr>
        <w:pStyle w:val="EndNoteBibliography"/>
        <w:spacing w:after="0"/>
        <w:ind w:left="288" w:hanging="288"/>
        <w:jc w:val="both"/>
      </w:pPr>
      <w:r w:rsidRPr="005946B4">
        <w:t>8.</w:t>
      </w:r>
      <w:r w:rsidRPr="005946B4">
        <w:tab/>
        <w:t xml:space="preserve">Li, J.-R.; Kuppler, R. J.; Zhou, H.-C., Selective gas adsorption and separation in metal-organic frameworks. </w:t>
      </w:r>
      <w:r w:rsidRPr="005946B4">
        <w:rPr>
          <w:i/>
        </w:rPr>
        <w:t xml:space="preserve">Chem. Soc. Rev. </w:t>
      </w:r>
      <w:r w:rsidRPr="005946B4">
        <w:rPr>
          <w:b/>
        </w:rPr>
        <w:t>2009,</w:t>
      </w:r>
      <w:r w:rsidRPr="005946B4">
        <w:t xml:space="preserve"> </w:t>
      </w:r>
      <w:r w:rsidRPr="005946B4">
        <w:rPr>
          <w:i/>
        </w:rPr>
        <w:t>38</w:t>
      </w:r>
      <w:r w:rsidRPr="005946B4">
        <w:t xml:space="preserve"> (5), 1477-1504.</w:t>
      </w:r>
    </w:p>
    <w:p w14:paraId="73B1EDA0" w14:textId="77777777" w:rsidR="009C7FAD" w:rsidRPr="005946B4" w:rsidRDefault="009C7FAD" w:rsidP="00D81804">
      <w:pPr>
        <w:pStyle w:val="EndNoteBibliography"/>
        <w:spacing w:after="0"/>
        <w:ind w:left="288" w:hanging="288"/>
        <w:jc w:val="both"/>
      </w:pPr>
      <w:r w:rsidRPr="005946B4">
        <w:t>9.</w:t>
      </w:r>
      <w:r w:rsidRPr="005946B4">
        <w:tab/>
        <w:t xml:space="preserve">Murray, L. J.; Dinca, M.; Long, J. R., Hydrogen storage in metal-organic frameworks. </w:t>
      </w:r>
      <w:r w:rsidRPr="005946B4">
        <w:rPr>
          <w:i/>
        </w:rPr>
        <w:t xml:space="preserve">Chem. Soc. Rev. </w:t>
      </w:r>
      <w:r w:rsidRPr="005946B4">
        <w:rPr>
          <w:b/>
        </w:rPr>
        <w:t>2009,</w:t>
      </w:r>
      <w:r w:rsidRPr="005946B4">
        <w:t xml:space="preserve"> </w:t>
      </w:r>
      <w:r w:rsidRPr="005946B4">
        <w:rPr>
          <w:i/>
        </w:rPr>
        <w:t>38</w:t>
      </w:r>
      <w:r w:rsidRPr="005946B4">
        <w:t xml:space="preserve"> (5), 1294-1314.</w:t>
      </w:r>
    </w:p>
    <w:p w14:paraId="0BF60193" w14:textId="77777777" w:rsidR="009C7FAD" w:rsidRPr="005946B4" w:rsidRDefault="009C7FAD" w:rsidP="00D81804">
      <w:pPr>
        <w:pStyle w:val="EndNoteBibliography"/>
        <w:spacing w:after="0"/>
        <w:ind w:left="288" w:hanging="288"/>
        <w:jc w:val="both"/>
      </w:pPr>
      <w:r w:rsidRPr="005946B4">
        <w:t>10.</w:t>
      </w:r>
      <w:r w:rsidRPr="005946B4">
        <w:tab/>
        <w:t xml:space="preserve">Howarth, A. J.; Katz, M. J.; Wang, T. C.; Platero-Prats, A. E.; Chapman, K. W.; Hupp, J. T.; Farha, O. K., High efficiency adsorption and removal of selenate and selenite from water using metal-organic frameworks. </w:t>
      </w:r>
      <w:r w:rsidRPr="005946B4">
        <w:rPr>
          <w:i/>
        </w:rPr>
        <w:t xml:space="preserve">J. Am. Chem. Soc. </w:t>
      </w:r>
      <w:r w:rsidRPr="005946B4">
        <w:rPr>
          <w:b/>
        </w:rPr>
        <w:t>2015,</w:t>
      </w:r>
      <w:r w:rsidRPr="005946B4">
        <w:t xml:space="preserve"> </w:t>
      </w:r>
      <w:r w:rsidRPr="005946B4">
        <w:rPr>
          <w:i/>
        </w:rPr>
        <w:t>137</w:t>
      </w:r>
      <w:r w:rsidRPr="005946B4">
        <w:t xml:space="preserve"> (23), 7488-94.</w:t>
      </w:r>
    </w:p>
    <w:p w14:paraId="77A70DFC" w14:textId="77777777" w:rsidR="009C7FAD" w:rsidRPr="005946B4" w:rsidRDefault="009C7FAD" w:rsidP="00D81804">
      <w:pPr>
        <w:pStyle w:val="EndNoteBibliography"/>
        <w:spacing w:after="0"/>
        <w:ind w:left="288" w:hanging="288"/>
        <w:jc w:val="both"/>
      </w:pPr>
      <w:r w:rsidRPr="005946B4">
        <w:t>11.</w:t>
      </w:r>
      <w:r w:rsidRPr="005946B4">
        <w:tab/>
        <w:t xml:space="preserve">Khan, N. A.; Hasan, Z.; Jhung, S. H., Adsorptive removal of hazardous materials using metal-organic frameworks (MOFs): A review. </w:t>
      </w:r>
      <w:r w:rsidRPr="005946B4">
        <w:rPr>
          <w:i/>
        </w:rPr>
        <w:t xml:space="preserve">J. Hazard. Mater. </w:t>
      </w:r>
      <w:r w:rsidRPr="005946B4">
        <w:rPr>
          <w:b/>
        </w:rPr>
        <w:t>2013,</w:t>
      </w:r>
      <w:r w:rsidRPr="005946B4">
        <w:t xml:space="preserve"> </w:t>
      </w:r>
      <w:r w:rsidRPr="005946B4">
        <w:rPr>
          <w:i/>
        </w:rPr>
        <w:t>244–245</w:t>
      </w:r>
      <w:r w:rsidRPr="005946B4">
        <w:t>, 444-456.</w:t>
      </w:r>
    </w:p>
    <w:p w14:paraId="5ED0757B" w14:textId="77777777" w:rsidR="009C7FAD" w:rsidRPr="005946B4" w:rsidRDefault="009C7FAD" w:rsidP="00D81804">
      <w:pPr>
        <w:pStyle w:val="EndNoteBibliography"/>
        <w:spacing w:after="0"/>
        <w:ind w:left="288" w:hanging="288"/>
        <w:jc w:val="both"/>
      </w:pPr>
      <w:r w:rsidRPr="005946B4">
        <w:t>12.</w:t>
      </w:r>
      <w:r w:rsidRPr="005946B4">
        <w:tab/>
        <w:t xml:space="preserve">Barea, E.; Montoro, C.; Navarro, J. A. R., Toxic gas removal - metal-organic frameworks for the capture and degradation of toxic gases and vapours. </w:t>
      </w:r>
      <w:r w:rsidRPr="005946B4">
        <w:rPr>
          <w:i/>
        </w:rPr>
        <w:t xml:space="preserve">Chem. Soc. Rev. </w:t>
      </w:r>
      <w:r w:rsidRPr="005946B4">
        <w:rPr>
          <w:b/>
        </w:rPr>
        <w:t>2014,</w:t>
      </w:r>
      <w:r w:rsidRPr="005946B4">
        <w:t xml:space="preserve"> </w:t>
      </w:r>
      <w:r w:rsidRPr="005946B4">
        <w:rPr>
          <w:i/>
        </w:rPr>
        <w:t>43</w:t>
      </w:r>
      <w:r w:rsidRPr="005946B4">
        <w:t xml:space="preserve"> (16), 5419-5430.</w:t>
      </w:r>
    </w:p>
    <w:p w14:paraId="7E37D01D" w14:textId="77777777" w:rsidR="009C7FAD" w:rsidRPr="005946B4" w:rsidRDefault="009C7FAD" w:rsidP="00D81804">
      <w:pPr>
        <w:pStyle w:val="EndNoteBibliography"/>
        <w:spacing w:after="0"/>
        <w:ind w:left="288" w:hanging="288"/>
        <w:jc w:val="both"/>
      </w:pPr>
      <w:r w:rsidRPr="005946B4">
        <w:t>13.</w:t>
      </w:r>
      <w:r w:rsidRPr="005946B4">
        <w:tab/>
        <w:t xml:space="preserve">DeCoste, J. B.; Peterson, G. W., Metal–Organic Frameworks for Air Purification of Toxic Chemicals. </w:t>
      </w:r>
      <w:r w:rsidRPr="005946B4">
        <w:rPr>
          <w:i/>
        </w:rPr>
        <w:t xml:space="preserve">Chem. Rev. </w:t>
      </w:r>
      <w:r w:rsidRPr="005946B4">
        <w:rPr>
          <w:b/>
        </w:rPr>
        <w:t>2014,</w:t>
      </w:r>
      <w:r w:rsidRPr="005946B4">
        <w:t xml:space="preserve"> </w:t>
      </w:r>
      <w:r w:rsidRPr="005946B4">
        <w:rPr>
          <w:i/>
        </w:rPr>
        <w:t>114</w:t>
      </w:r>
      <w:r w:rsidRPr="005946B4">
        <w:t xml:space="preserve"> (11), 5695-5727.</w:t>
      </w:r>
    </w:p>
    <w:p w14:paraId="3E37DFF9" w14:textId="77777777" w:rsidR="009C7FAD" w:rsidRPr="005946B4" w:rsidRDefault="009C7FAD" w:rsidP="00D81804">
      <w:pPr>
        <w:pStyle w:val="EndNoteBibliography"/>
        <w:spacing w:after="0"/>
        <w:ind w:left="288" w:hanging="288"/>
        <w:jc w:val="both"/>
      </w:pPr>
      <w:r w:rsidRPr="005946B4">
        <w:t>14.</w:t>
      </w:r>
      <w:r w:rsidRPr="005946B4">
        <w:tab/>
        <w:t xml:space="preserve">Kumar, P.; Kim, K.-H.; Kwon, E. E.; Szulejko, J. E., Metal-organic frameworks for the control and management of air quality: advances and future direction. </w:t>
      </w:r>
      <w:r w:rsidRPr="005946B4">
        <w:rPr>
          <w:i/>
        </w:rPr>
        <w:t xml:space="preserve">J. Mater. Chem. A </w:t>
      </w:r>
      <w:r w:rsidRPr="005946B4">
        <w:rPr>
          <w:b/>
        </w:rPr>
        <w:t>2016,</w:t>
      </w:r>
      <w:r w:rsidRPr="005946B4">
        <w:t xml:space="preserve"> </w:t>
      </w:r>
      <w:r w:rsidRPr="005946B4">
        <w:rPr>
          <w:i/>
        </w:rPr>
        <w:t>4</w:t>
      </w:r>
      <w:r w:rsidRPr="005946B4">
        <w:t xml:space="preserve"> (2), 345-361.</w:t>
      </w:r>
    </w:p>
    <w:p w14:paraId="00981B9E" w14:textId="77777777" w:rsidR="009C7FAD" w:rsidRPr="005946B4" w:rsidRDefault="009C7FAD" w:rsidP="00D81804">
      <w:pPr>
        <w:pStyle w:val="EndNoteBibliography"/>
        <w:spacing w:after="0"/>
        <w:ind w:left="288" w:hanging="288"/>
        <w:jc w:val="both"/>
      </w:pPr>
      <w:r w:rsidRPr="005946B4">
        <w:t>15.</w:t>
      </w:r>
      <w:r w:rsidRPr="005946B4">
        <w:tab/>
        <w:t xml:space="preserve">Liu, Y.; Howarth, A. J.; Hupp, J. T.; Farha, O. K., Selective Photooxidation of a Mustard-Gas Simulant Catalyzed by a Porphyrinic Metal-Organic Framework. </w:t>
      </w:r>
      <w:r w:rsidRPr="005946B4">
        <w:rPr>
          <w:i/>
        </w:rPr>
        <w:t xml:space="preserve">Angew. Chem. Int. Ed. </w:t>
      </w:r>
      <w:r w:rsidRPr="005946B4">
        <w:rPr>
          <w:b/>
        </w:rPr>
        <w:t>2015,</w:t>
      </w:r>
      <w:r w:rsidRPr="005946B4">
        <w:t xml:space="preserve"> </w:t>
      </w:r>
      <w:r w:rsidRPr="005946B4">
        <w:rPr>
          <w:i/>
        </w:rPr>
        <w:t>54</w:t>
      </w:r>
      <w:r w:rsidRPr="005946B4">
        <w:t xml:space="preserve"> (31), 9001-5.</w:t>
      </w:r>
    </w:p>
    <w:p w14:paraId="66682CCD" w14:textId="77777777" w:rsidR="009C7FAD" w:rsidRPr="005946B4" w:rsidRDefault="009C7FAD" w:rsidP="00D81804">
      <w:pPr>
        <w:pStyle w:val="EndNoteBibliography"/>
        <w:spacing w:after="0"/>
        <w:ind w:left="288" w:hanging="288"/>
        <w:jc w:val="both"/>
      </w:pPr>
      <w:r w:rsidRPr="005946B4">
        <w:t>16.</w:t>
      </w:r>
      <w:r w:rsidRPr="005946B4">
        <w:tab/>
        <w:t xml:space="preserve">Lee, J.; Farha, O. K.; Roberts, J.; Scheidt, K. A.; Nguyen, S. T.; Hupp, J. T., Metal-organic framework materials as catalysts. </w:t>
      </w:r>
      <w:r w:rsidRPr="005946B4">
        <w:rPr>
          <w:i/>
        </w:rPr>
        <w:t xml:space="preserve">Chem. Soc. Rev. </w:t>
      </w:r>
      <w:r w:rsidRPr="005946B4">
        <w:rPr>
          <w:b/>
        </w:rPr>
        <w:t>2009,</w:t>
      </w:r>
      <w:r w:rsidRPr="005946B4">
        <w:t xml:space="preserve"> </w:t>
      </w:r>
      <w:r w:rsidRPr="005946B4">
        <w:rPr>
          <w:i/>
        </w:rPr>
        <w:t>38</w:t>
      </w:r>
      <w:r w:rsidRPr="005946B4">
        <w:t xml:space="preserve"> (5), 1450-1459.</w:t>
      </w:r>
    </w:p>
    <w:p w14:paraId="458B9B5A" w14:textId="77777777" w:rsidR="009C7FAD" w:rsidRPr="005946B4" w:rsidRDefault="009C7FAD" w:rsidP="00D81804">
      <w:pPr>
        <w:pStyle w:val="EndNoteBibliography"/>
        <w:spacing w:after="0"/>
        <w:ind w:left="288" w:hanging="288"/>
        <w:jc w:val="both"/>
      </w:pPr>
      <w:r w:rsidRPr="005946B4">
        <w:t>17.</w:t>
      </w:r>
      <w:r w:rsidRPr="005946B4">
        <w:tab/>
        <w:t xml:space="preserve">Corma, A.; García, H.; Llabrés i Xamena, F. X., Engineering Metal Organic Frameworks for Heterogeneous Catalysis. </w:t>
      </w:r>
      <w:r w:rsidRPr="005946B4">
        <w:rPr>
          <w:i/>
        </w:rPr>
        <w:t xml:space="preserve">Chem. Rev. </w:t>
      </w:r>
      <w:r w:rsidRPr="005946B4">
        <w:rPr>
          <w:b/>
        </w:rPr>
        <w:t>2010,</w:t>
      </w:r>
      <w:r w:rsidRPr="005946B4">
        <w:t xml:space="preserve"> </w:t>
      </w:r>
      <w:r w:rsidRPr="005946B4">
        <w:rPr>
          <w:i/>
        </w:rPr>
        <w:t>110</w:t>
      </w:r>
      <w:r w:rsidRPr="005946B4">
        <w:t xml:space="preserve"> (8), 4606-4655.</w:t>
      </w:r>
    </w:p>
    <w:p w14:paraId="17D399B3" w14:textId="77777777" w:rsidR="009C7FAD" w:rsidRPr="005946B4" w:rsidRDefault="009C7FAD" w:rsidP="00D81804">
      <w:pPr>
        <w:pStyle w:val="EndNoteBibliography"/>
        <w:spacing w:after="0"/>
        <w:ind w:left="288" w:hanging="288"/>
        <w:jc w:val="both"/>
      </w:pPr>
      <w:r w:rsidRPr="005946B4">
        <w:t>18.</w:t>
      </w:r>
      <w:r w:rsidRPr="005946B4">
        <w:tab/>
        <w:t xml:space="preserve">Liu, J.; Chen, L.; Cui, H.; Zhang, J.; Zhang, L.; Su, C. Y., Applications of metal-organic frameworks in heterogeneous supramolecular catalysis. </w:t>
      </w:r>
      <w:r w:rsidRPr="005946B4">
        <w:rPr>
          <w:i/>
        </w:rPr>
        <w:t xml:space="preserve">Chem. Soc. Rev. </w:t>
      </w:r>
      <w:r w:rsidRPr="005946B4">
        <w:rPr>
          <w:b/>
        </w:rPr>
        <w:t>2014,</w:t>
      </w:r>
      <w:r w:rsidRPr="005946B4">
        <w:t xml:space="preserve"> </w:t>
      </w:r>
      <w:r w:rsidRPr="005946B4">
        <w:rPr>
          <w:i/>
        </w:rPr>
        <w:t>43</w:t>
      </w:r>
      <w:r w:rsidRPr="005946B4">
        <w:t xml:space="preserve"> (16), 6011-61.</w:t>
      </w:r>
    </w:p>
    <w:p w14:paraId="2BBC1EE0" w14:textId="77777777" w:rsidR="009C7FAD" w:rsidRPr="005946B4" w:rsidRDefault="009C7FAD" w:rsidP="00D81804">
      <w:pPr>
        <w:pStyle w:val="EndNoteBibliography"/>
        <w:spacing w:after="0"/>
        <w:ind w:left="288" w:hanging="288"/>
        <w:jc w:val="both"/>
      </w:pPr>
      <w:r w:rsidRPr="005946B4">
        <w:t>19.</w:t>
      </w:r>
      <w:r w:rsidRPr="005946B4">
        <w:tab/>
        <w:t xml:space="preserve">Chughtai, A. H.; Ahmad, N.; Younus, H. A.; Laypkov, A.; Verpoort, F., Metal-organic frameworks: versatile heterogeneous catalysts for efficient catalytic organic transformations. </w:t>
      </w:r>
      <w:r w:rsidRPr="005946B4">
        <w:rPr>
          <w:i/>
        </w:rPr>
        <w:t xml:space="preserve">Chem. Soc. Rev. </w:t>
      </w:r>
      <w:r w:rsidRPr="005946B4">
        <w:rPr>
          <w:b/>
        </w:rPr>
        <w:t>2015,</w:t>
      </w:r>
      <w:r w:rsidRPr="005946B4">
        <w:t xml:space="preserve"> </w:t>
      </w:r>
      <w:r w:rsidRPr="005946B4">
        <w:rPr>
          <w:i/>
        </w:rPr>
        <w:t>44</w:t>
      </w:r>
      <w:r w:rsidRPr="005946B4">
        <w:t xml:space="preserve"> (19), 6804-49.</w:t>
      </w:r>
    </w:p>
    <w:p w14:paraId="6AF94FB7" w14:textId="77777777" w:rsidR="009C7FAD" w:rsidRPr="005946B4" w:rsidRDefault="009C7FAD" w:rsidP="00D81804">
      <w:pPr>
        <w:pStyle w:val="EndNoteBibliography"/>
        <w:spacing w:after="0"/>
        <w:ind w:left="288" w:hanging="288"/>
        <w:jc w:val="both"/>
      </w:pPr>
      <w:r w:rsidRPr="005946B4">
        <w:t>20.</w:t>
      </w:r>
      <w:r w:rsidRPr="005946B4">
        <w:tab/>
        <w:t xml:space="preserve">Dhakshinamoorthy, A.; Asiri, A. M.; Garcia, H., Metal-organic frameworks catalyzed C-C and C-heteroatom coupling reactions. </w:t>
      </w:r>
      <w:r w:rsidRPr="005946B4">
        <w:rPr>
          <w:i/>
        </w:rPr>
        <w:t xml:space="preserve">Chem. Soc. Rev. </w:t>
      </w:r>
      <w:r w:rsidRPr="005946B4">
        <w:rPr>
          <w:b/>
        </w:rPr>
        <w:t>2015,</w:t>
      </w:r>
      <w:r w:rsidRPr="005946B4">
        <w:t xml:space="preserve"> </w:t>
      </w:r>
      <w:r w:rsidRPr="005946B4">
        <w:rPr>
          <w:i/>
        </w:rPr>
        <w:t>44</w:t>
      </w:r>
      <w:r w:rsidRPr="005946B4">
        <w:t xml:space="preserve"> (7), 1922-47.</w:t>
      </w:r>
    </w:p>
    <w:p w14:paraId="7973FF3C" w14:textId="77777777" w:rsidR="009C7FAD" w:rsidRPr="005946B4" w:rsidRDefault="009C7FAD" w:rsidP="00D81804">
      <w:pPr>
        <w:pStyle w:val="EndNoteBibliography"/>
        <w:spacing w:after="0"/>
        <w:ind w:left="288" w:hanging="288"/>
        <w:jc w:val="both"/>
      </w:pPr>
      <w:r w:rsidRPr="005946B4">
        <w:t>21.</w:t>
      </w:r>
      <w:r w:rsidRPr="005946B4">
        <w:tab/>
        <w:t>Katz, M. J.; Klet, R. C.; Moon, S.-Y.; Mondloch, J. E.; Hupp, J. T.; Farha, O. K., One Step Backward Is Two Steps Forward: Enhancing the Hydrolysis Rate of UiO-66 by Decreasing [OH</w:t>
      </w:r>
      <w:r w:rsidRPr="005946B4">
        <w:rPr>
          <w:vertAlign w:val="superscript"/>
        </w:rPr>
        <w:t>–</w:t>
      </w:r>
      <w:r w:rsidRPr="005946B4">
        <w:t xml:space="preserve">]. </w:t>
      </w:r>
      <w:r w:rsidRPr="005946B4">
        <w:rPr>
          <w:i/>
        </w:rPr>
        <w:t xml:space="preserve">ACS Catal. </w:t>
      </w:r>
      <w:r w:rsidRPr="005946B4">
        <w:rPr>
          <w:b/>
        </w:rPr>
        <w:t>2015,</w:t>
      </w:r>
      <w:r w:rsidRPr="005946B4">
        <w:t xml:space="preserve"> </w:t>
      </w:r>
      <w:r w:rsidRPr="005946B4">
        <w:rPr>
          <w:i/>
        </w:rPr>
        <w:t>5</w:t>
      </w:r>
      <w:r w:rsidRPr="005946B4">
        <w:t xml:space="preserve"> (8), 4637-4642.</w:t>
      </w:r>
    </w:p>
    <w:p w14:paraId="7213A664" w14:textId="77777777" w:rsidR="009C7FAD" w:rsidRPr="005946B4" w:rsidRDefault="009C7FAD" w:rsidP="00D81804">
      <w:pPr>
        <w:pStyle w:val="EndNoteBibliography"/>
        <w:spacing w:after="0"/>
        <w:ind w:left="288" w:hanging="288"/>
        <w:jc w:val="both"/>
      </w:pPr>
      <w:r w:rsidRPr="005946B4">
        <w:t>22.</w:t>
      </w:r>
      <w:r w:rsidRPr="005946B4">
        <w:tab/>
        <w:t xml:space="preserve">Katz, M. J.; Moon, S.-Y.; Mondloch, J. E.; Beyzavi, M. H.; Stephenson, C. J.; Hupp, J. T.; Farha, O. K., Exploiting parameter space in MOFs: a 20-fold </w:t>
      </w:r>
      <w:r w:rsidRPr="005946B4">
        <w:rPr>
          <w:rFonts w:eastAsia="Times New Roman"/>
        </w:rPr>
        <w:t>enhancement</w:t>
      </w:r>
      <w:r w:rsidRPr="005946B4">
        <w:t xml:space="preserve"> of phosphate-ester hydrolysis with UiO-66-NH2. </w:t>
      </w:r>
      <w:r w:rsidRPr="005946B4">
        <w:rPr>
          <w:i/>
        </w:rPr>
        <w:t xml:space="preserve">Chem. Sci. </w:t>
      </w:r>
      <w:r w:rsidRPr="005946B4">
        <w:rPr>
          <w:b/>
        </w:rPr>
        <w:t>2015,</w:t>
      </w:r>
      <w:r w:rsidRPr="005946B4">
        <w:t xml:space="preserve"> </w:t>
      </w:r>
      <w:r w:rsidRPr="005946B4">
        <w:rPr>
          <w:i/>
        </w:rPr>
        <w:t>6</w:t>
      </w:r>
      <w:r w:rsidRPr="005946B4">
        <w:t xml:space="preserve"> (4), 2286-2291.</w:t>
      </w:r>
    </w:p>
    <w:p w14:paraId="76E3456F" w14:textId="77777777" w:rsidR="009C7FAD" w:rsidRPr="005946B4" w:rsidRDefault="009C7FAD" w:rsidP="00D81804">
      <w:pPr>
        <w:pStyle w:val="EndNoteBibliography"/>
        <w:spacing w:after="0"/>
        <w:ind w:left="288" w:hanging="288"/>
        <w:jc w:val="both"/>
      </w:pPr>
      <w:r w:rsidRPr="005946B4">
        <w:t>23.</w:t>
      </w:r>
      <w:r w:rsidRPr="005946B4">
        <w:tab/>
        <w:t xml:space="preserve">McGuirk, C. M.; Katz, M. J.; Stern, C. L.; Sarjeant, A. A.; Hupp, J. T.; Farha, O. K.; Mirkin, C. A., Turning on catalysis: incorporation of a hydrogen-bond-donating squaramide moiety into a Zr metal-organic framework. </w:t>
      </w:r>
      <w:r w:rsidRPr="005946B4">
        <w:rPr>
          <w:i/>
        </w:rPr>
        <w:t xml:space="preserve">J. Am. Chem. Soc. </w:t>
      </w:r>
      <w:r w:rsidRPr="005946B4">
        <w:rPr>
          <w:b/>
        </w:rPr>
        <w:t>2015,</w:t>
      </w:r>
      <w:r w:rsidRPr="005946B4">
        <w:t xml:space="preserve"> </w:t>
      </w:r>
      <w:r w:rsidRPr="005946B4">
        <w:rPr>
          <w:i/>
        </w:rPr>
        <w:t>137</w:t>
      </w:r>
      <w:r w:rsidRPr="005946B4">
        <w:t xml:space="preserve"> (2), 919-25.</w:t>
      </w:r>
    </w:p>
    <w:p w14:paraId="07EB9DF3" w14:textId="77777777" w:rsidR="009C7FAD" w:rsidRPr="005946B4" w:rsidRDefault="009C7FAD" w:rsidP="00D81804">
      <w:pPr>
        <w:pStyle w:val="EndNoteBibliography"/>
        <w:spacing w:after="0"/>
        <w:ind w:left="288" w:hanging="288"/>
        <w:jc w:val="both"/>
      </w:pPr>
      <w:r w:rsidRPr="005946B4">
        <w:t>24.</w:t>
      </w:r>
      <w:r w:rsidRPr="005946B4">
        <w:tab/>
        <w:t xml:space="preserve">Katz, M. J.; Mondloch, J. E.; Totten, R. K.; Park, J. K.; Nguyen, S. T.; Farha, O. K.; Hupp, J. T., Simple and Compelling Biomimetic Metal–Organic Framework Catalyst for the Degradation of Nerve Agent Simulants. </w:t>
      </w:r>
      <w:r w:rsidRPr="005946B4">
        <w:rPr>
          <w:i/>
        </w:rPr>
        <w:t xml:space="preserve">Angew. Chem. Int. Ed. </w:t>
      </w:r>
      <w:r w:rsidRPr="005946B4">
        <w:rPr>
          <w:b/>
        </w:rPr>
        <w:t>2014,</w:t>
      </w:r>
      <w:r w:rsidRPr="005946B4">
        <w:t xml:space="preserve"> </w:t>
      </w:r>
      <w:r w:rsidRPr="005946B4">
        <w:rPr>
          <w:i/>
        </w:rPr>
        <w:t>53</w:t>
      </w:r>
      <w:r w:rsidRPr="005946B4">
        <w:t xml:space="preserve"> (2), 497-501.</w:t>
      </w:r>
    </w:p>
    <w:p w14:paraId="75173908" w14:textId="77777777" w:rsidR="009C7FAD" w:rsidRPr="005946B4" w:rsidRDefault="009C7FAD" w:rsidP="00D81804">
      <w:pPr>
        <w:pStyle w:val="EndNoteBibliography"/>
        <w:spacing w:after="0"/>
        <w:ind w:left="288" w:hanging="288"/>
        <w:jc w:val="both"/>
      </w:pPr>
      <w:r w:rsidRPr="005946B4">
        <w:t>25.</w:t>
      </w:r>
      <w:r w:rsidRPr="005946B4">
        <w:tab/>
        <w:t xml:space="preserve">Wang, L.; Han, Y.; Feng, X.; Zhou, J.; Qi, P.; Wang, B., Metal–organic frameworks for energy storage: Batteries and supercapacitors. </w:t>
      </w:r>
      <w:r w:rsidRPr="005946B4">
        <w:rPr>
          <w:i/>
        </w:rPr>
        <w:t xml:space="preserve">Coord. Chem. Rev. </w:t>
      </w:r>
      <w:r w:rsidRPr="005946B4">
        <w:rPr>
          <w:b/>
        </w:rPr>
        <w:t>2016,</w:t>
      </w:r>
      <w:r w:rsidRPr="005946B4">
        <w:t xml:space="preserve"> </w:t>
      </w:r>
      <w:r w:rsidRPr="005946B4">
        <w:rPr>
          <w:i/>
        </w:rPr>
        <w:t>307, Part 2</w:t>
      </w:r>
      <w:r w:rsidRPr="005946B4">
        <w:t>, 361-381.</w:t>
      </w:r>
    </w:p>
    <w:p w14:paraId="16F3EC3C" w14:textId="77777777" w:rsidR="009C7FAD" w:rsidRPr="005946B4" w:rsidRDefault="009C7FAD" w:rsidP="00D81804">
      <w:pPr>
        <w:pStyle w:val="EndNoteBibliography"/>
        <w:spacing w:after="0"/>
        <w:ind w:left="288" w:hanging="288"/>
        <w:jc w:val="both"/>
      </w:pPr>
      <w:r w:rsidRPr="005946B4">
        <w:t>26.</w:t>
      </w:r>
      <w:r w:rsidRPr="005946B4">
        <w:tab/>
        <w:t xml:space="preserve">Zhang, S.; Yang, Q.; Liu, X.; Qu, X.; Wei, Q.; Xie, G.; Chen, S.; Gao, S., High-energy metal–organic frameworks (HE-MOFs): Synthesis, </w:t>
      </w:r>
      <w:r w:rsidRPr="005946B4">
        <w:t xml:space="preserve">structure and energetic performance. </w:t>
      </w:r>
      <w:r w:rsidRPr="005946B4">
        <w:rPr>
          <w:i/>
        </w:rPr>
        <w:t xml:space="preserve">Coord. Chem. Rev. </w:t>
      </w:r>
      <w:r w:rsidRPr="005946B4">
        <w:rPr>
          <w:b/>
        </w:rPr>
        <w:t>2016,</w:t>
      </w:r>
      <w:r w:rsidRPr="005946B4">
        <w:t xml:space="preserve"> </w:t>
      </w:r>
      <w:r w:rsidRPr="005946B4">
        <w:rPr>
          <w:i/>
        </w:rPr>
        <w:t>307, Part 2</w:t>
      </w:r>
      <w:r w:rsidRPr="005946B4">
        <w:t>, 292-312.</w:t>
      </w:r>
    </w:p>
    <w:p w14:paraId="26BA64E2" w14:textId="77777777" w:rsidR="009C7FAD" w:rsidRPr="005946B4" w:rsidRDefault="009C7FAD" w:rsidP="00D81804">
      <w:pPr>
        <w:pStyle w:val="EndNoteBibliography"/>
        <w:spacing w:after="0"/>
        <w:ind w:left="288" w:hanging="288"/>
        <w:jc w:val="both"/>
      </w:pPr>
      <w:r w:rsidRPr="005946B4">
        <w:t>27.</w:t>
      </w:r>
      <w:r w:rsidRPr="005946B4">
        <w:tab/>
        <w:t xml:space="preserve">Cui, Y.; Yue, Y.; Qian, G.; Chen, B., Luminescent Functional Metal–Organic Frameworks. </w:t>
      </w:r>
      <w:r w:rsidRPr="005946B4">
        <w:rPr>
          <w:i/>
        </w:rPr>
        <w:t xml:space="preserve">Chem. Rev. </w:t>
      </w:r>
      <w:r w:rsidRPr="005946B4">
        <w:rPr>
          <w:b/>
        </w:rPr>
        <w:t>2012,</w:t>
      </w:r>
      <w:r w:rsidRPr="005946B4">
        <w:t xml:space="preserve"> </w:t>
      </w:r>
      <w:r w:rsidRPr="005946B4">
        <w:rPr>
          <w:i/>
        </w:rPr>
        <w:t>112</w:t>
      </w:r>
      <w:r w:rsidRPr="005946B4">
        <w:t xml:space="preserve"> (2), 1126-1162.</w:t>
      </w:r>
    </w:p>
    <w:p w14:paraId="57BCF696" w14:textId="77777777" w:rsidR="009C7FAD" w:rsidRPr="005946B4" w:rsidRDefault="009C7FAD" w:rsidP="00D81804">
      <w:pPr>
        <w:pStyle w:val="EndNoteBibliography"/>
        <w:spacing w:after="0"/>
        <w:ind w:left="288" w:hanging="288"/>
        <w:jc w:val="both"/>
      </w:pPr>
      <w:r w:rsidRPr="005946B4">
        <w:t>28.</w:t>
      </w:r>
      <w:r w:rsidRPr="005946B4">
        <w:tab/>
        <w:t xml:space="preserve">Kreno, L. E.; Leong, K.; Farha, O. K.; Allendorf, M.; Van Duyne, R. P.; Hupp, J. T., Metal–Organic Framework Materials as Chemical Sensors. </w:t>
      </w:r>
      <w:r w:rsidRPr="005946B4">
        <w:rPr>
          <w:i/>
        </w:rPr>
        <w:t xml:space="preserve">Chem. Rev. </w:t>
      </w:r>
      <w:r w:rsidRPr="005946B4">
        <w:rPr>
          <w:b/>
        </w:rPr>
        <w:t>2012,</w:t>
      </w:r>
      <w:r w:rsidRPr="005946B4">
        <w:t xml:space="preserve"> </w:t>
      </w:r>
      <w:r w:rsidRPr="005946B4">
        <w:rPr>
          <w:i/>
        </w:rPr>
        <w:t>112</w:t>
      </w:r>
      <w:r w:rsidRPr="005946B4">
        <w:t xml:space="preserve"> (2), 1105-1125.</w:t>
      </w:r>
    </w:p>
    <w:p w14:paraId="074CB316" w14:textId="77777777" w:rsidR="009C7FAD" w:rsidRPr="005946B4" w:rsidRDefault="009C7FAD" w:rsidP="00D81804">
      <w:pPr>
        <w:pStyle w:val="EndNoteBibliography"/>
        <w:spacing w:after="0"/>
        <w:ind w:left="288" w:hanging="288"/>
        <w:jc w:val="both"/>
      </w:pPr>
      <w:r w:rsidRPr="005946B4">
        <w:t>29.</w:t>
      </w:r>
      <w:r w:rsidRPr="005946B4">
        <w:tab/>
        <w:t xml:space="preserve">Gimenez-Marques, M.; Hidalgo, T.; Serre, C.; Horcajada, P., Nanostructured metal-organic frameworks and their bio-related applications. </w:t>
      </w:r>
      <w:r w:rsidRPr="005946B4">
        <w:rPr>
          <w:i/>
        </w:rPr>
        <w:t xml:space="preserve">Coord. Chem. Rev. </w:t>
      </w:r>
      <w:r w:rsidRPr="005946B4">
        <w:rPr>
          <w:b/>
        </w:rPr>
        <w:t>2016,</w:t>
      </w:r>
      <w:r w:rsidRPr="005946B4">
        <w:t xml:space="preserve"> </w:t>
      </w:r>
      <w:r w:rsidRPr="005946B4">
        <w:rPr>
          <w:i/>
        </w:rPr>
        <w:t>307</w:t>
      </w:r>
      <w:r w:rsidRPr="005946B4">
        <w:t>, 342-360.</w:t>
      </w:r>
    </w:p>
    <w:p w14:paraId="247EF742" w14:textId="77777777" w:rsidR="009C7FAD" w:rsidRPr="005946B4" w:rsidRDefault="009C7FAD" w:rsidP="00D81804">
      <w:pPr>
        <w:pStyle w:val="EndNoteBibliography"/>
        <w:spacing w:after="0"/>
        <w:ind w:left="288" w:hanging="288"/>
        <w:jc w:val="both"/>
      </w:pPr>
      <w:r w:rsidRPr="005946B4">
        <w:t>30.</w:t>
      </w:r>
      <w:r w:rsidRPr="005946B4">
        <w:tab/>
        <w:t xml:space="preserve">Horcajada, P.; Gref, R.; Baati, T.; Allan, P. K.; Maurin, G.; Couvreur, P.; Férey, G.; Morris, R. E.; Serre, C., Metal–Organic Frameworks in Biomedicine. </w:t>
      </w:r>
      <w:r w:rsidRPr="005946B4">
        <w:rPr>
          <w:i/>
        </w:rPr>
        <w:t xml:space="preserve">Chem. Rev. </w:t>
      </w:r>
      <w:r w:rsidRPr="005946B4">
        <w:rPr>
          <w:b/>
        </w:rPr>
        <w:t>2012,</w:t>
      </w:r>
      <w:r w:rsidRPr="005946B4">
        <w:t xml:space="preserve"> </w:t>
      </w:r>
      <w:r w:rsidRPr="005946B4">
        <w:rPr>
          <w:i/>
        </w:rPr>
        <w:t>112</w:t>
      </w:r>
      <w:r w:rsidRPr="005946B4">
        <w:t xml:space="preserve"> (2), 1232-1268.</w:t>
      </w:r>
    </w:p>
    <w:p w14:paraId="35E07585" w14:textId="77777777" w:rsidR="009C7FAD" w:rsidRPr="005946B4" w:rsidRDefault="009C7FAD" w:rsidP="00D81804">
      <w:pPr>
        <w:pStyle w:val="EndNoteBibliography"/>
        <w:spacing w:after="0"/>
        <w:ind w:left="288" w:hanging="288"/>
        <w:jc w:val="both"/>
      </w:pPr>
      <w:r w:rsidRPr="005946B4">
        <w:t>31.</w:t>
      </w:r>
      <w:r w:rsidRPr="005946B4">
        <w:tab/>
        <w:t xml:space="preserve">Zhang, M.; Gu, Z.-Y.; Bosch, M.; Perry, Z.; Zhou, H.-C., Biomimicry in metal–organic materials. </w:t>
      </w:r>
      <w:r w:rsidRPr="005946B4">
        <w:rPr>
          <w:i/>
        </w:rPr>
        <w:t xml:space="preserve">Coord. Chem. Rev. </w:t>
      </w:r>
      <w:r w:rsidRPr="005946B4">
        <w:rPr>
          <w:b/>
        </w:rPr>
        <w:t>2015,</w:t>
      </w:r>
      <w:r w:rsidRPr="005946B4">
        <w:t xml:space="preserve"> </w:t>
      </w:r>
      <w:r w:rsidRPr="005946B4">
        <w:rPr>
          <w:i/>
        </w:rPr>
        <w:t>293-294</w:t>
      </w:r>
      <w:r w:rsidRPr="005946B4">
        <w:t>, 327-356.</w:t>
      </w:r>
    </w:p>
    <w:p w14:paraId="7F094149" w14:textId="77777777" w:rsidR="009C7FAD" w:rsidRPr="005946B4" w:rsidRDefault="009C7FAD" w:rsidP="00D81804">
      <w:pPr>
        <w:pStyle w:val="EndNoteBibliography"/>
        <w:spacing w:after="0"/>
        <w:ind w:left="288" w:hanging="288"/>
        <w:jc w:val="both"/>
      </w:pPr>
      <w:r w:rsidRPr="005946B4">
        <w:t>32.</w:t>
      </w:r>
      <w:r w:rsidRPr="005946B4">
        <w:tab/>
        <w:t xml:space="preserve">Stavila, V.; Talin, A. A.; Allendorf, M. D., MOF-based electronic and opto-electronic devices. </w:t>
      </w:r>
      <w:r w:rsidRPr="005946B4">
        <w:rPr>
          <w:i/>
        </w:rPr>
        <w:t xml:space="preserve">Chem. Soc. Rev. </w:t>
      </w:r>
      <w:r w:rsidRPr="005946B4">
        <w:rPr>
          <w:b/>
        </w:rPr>
        <w:t>2014,</w:t>
      </w:r>
      <w:r w:rsidRPr="005946B4">
        <w:t xml:space="preserve"> </w:t>
      </w:r>
      <w:r w:rsidRPr="005946B4">
        <w:rPr>
          <w:i/>
        </w:rPr>
        <w:t>43</w:t>
      </w:r>
      <w:r w:rsidRPr="005946B4">
        <w:t xml:space="preserve"> (16), 5994-6010.</w:t>
      </w:r>
    </w:p>
    <w:p w14:paraId="211A82C9" w14:textId="77777777" w:rsidR="009C7FAD" w:rsidRPr="005946B4" w:rsidRDefault="009C7FAD" w:rsidP="00D81804">
      <w:pPr>
        <w:pStyle w:val="EndNoteBibliography"/>
        <w:spacing w:after="0"/>
        <w:ind w:left="288" w:hanging="288"/>
        <w:jc w:val="both"/>
      </w:pPr>
      <w:r w:rsidRPr="005946B4">
        <w:t>33.</w:t>
      </w:r>
      <w:r w:rsidRPr="005946B4">
        <w:tab/>
        <w:t xml:space="preserve">Friščić, T., New opportunities for materials synthesis using mechanochemistry. </w:t>
      </w:r>
      <w:r w:rsidRPr="005946B4">
        <w:rPr>
          <w:i/>
        </w:rPr>
        <w:t xml:space="preserve">J. Mater. Chem. </w:t>
      </w:r>
      <w:r w:rsidRPr="005946B4">
        <w:rPr>
          <w:b/>
        </w:rPr>
        <w:t>2010,</w:t>
      </w:r>
      <w:r w:rsidRPr="005946B4">
        <w:t xml:space="preserve"> </w:t>
      </w:r>
      <w:r w:rsidRPr="005946B4">
        <w:rPr>
          <w:i/>
        </w:rPr>
        <w:t>20</w:t>
      </w:r>
      <w:r w:rsidRPr="005946B4">
        <w:t xml:space="preserve"> (36), 7599-7605.</w:t>
      </w:r>
    </w:p>
    <w:p w14:paraId="111816D7" w14:textId="77777777" w:rsidR="009C7FAD" w:rsidRPr="005946B4" w:rsidRDefault="009C7FAD" w:rsidP="00D81804">
      <w:pPr>
        <w:pStyle w:val="EndNoteBibliography"/>
        <w:spacing w:after="0"/>
        <w:ind w:left="288" w:hanging="288"/>
        <w:jc w:val="both"/>
      </w:pPr>
      <w:r w:rsidRPr="005946B4">
        <w:t>34.</w:t>
      </w:r>
      <w:r w:rsidRPr="005946B4">
        <w:tab/>
        <w:t xml:space="preserve">Friščić, T., Supramolecular concepts and new techniques in mechanochemistry: cocrystals, cages, rotaxanes, open metal-organic frameworks. </w:t>
      </w:r>
      <w:r w:rsidRPr="005946B4">
        <w:rPr>
          <w:i/>
        </w:rPr>
        <w:t xml:space="preserve">Chem. Soc. Rev. </w:t>
      </w:r>
      <w:r w:rsidRPr="005946B4">
        <w:rPr>
          <w:b/>
        </w:rPr>
        <w:t>2012,</w:t>
      </w:r>
      <w:r w:rsidRPr="005946B4">
        <w:t xml:space="preserve"> </w:t>
      </w:r>
      <w:r w:rsidRPr="005946B4">
        <w:rPr>
          <w:i/>
        </w:rPr>
        <w:t>41</w:t>
      </w:r>
      <w:r w:rsidRPr="005946B4">
        <w:t xml:space="preserve"> (9), 3493-3510.</w:t>
      </w:r>
    </w:p>
    <w:p w14:paraId="6430E3F6" w14:textId="77777777" w:rsidR="009C7FAD" w:rsidRPr="005946B4" w:rsidRDefault="009C7FAD" w:rsidP="00D81804">
      <w:pPr>
        <w:pStyle w:val="EndNoteBibliography"/>
        <w:spacing w:after="0"/>
        <w:ind w:left="288" w:hanging="288"/>
        <w:jc w:val="both"/>
      </w:pPr>
      <w:r w:rsidRPr="005946B4">
        <w:t>35.</w:t>
      </w:r>
      <w:r w:rsidRPr="005946B4">
        <w:tab/>
        <w:t xml:space="preserve">Julien, P. A.; Užarević, K.; Katsenis, A. D.; Kimber, S. A. J.; Wang, T.; Farha, O. K.; Zhang, Y.; Casaban, J.; Germann, L. S.; Etter, M.; Dinnebier, R. E.; James, S. L.; Halasz, I.; Friščić, T., In Situ Monitoring and Mechanism of the Mechanochemical Formation of a Microporous MOF-74 Framework. </w:t>
      </w:r>
      <w:r w:rsidRPr="005946B4">
        <w:rPr>
          <w:i/>
        </w:rPr>
        <w:t xml:space="preserve">J. Am. Chem. Soc. </w:t>
      </w:r>
      <w:r w:rsidRPr="005946B4">
        <w:rPr>
          <w:b/>
        </w:rPr>
        <w:t>2016,</w:t>
      </w:r>
      <w:r w:rsidRPr="005946B4">
        <w:t xml:space="preserve"> </w:t>
      </w:r>
      <w:r w:rsidRPr="005946B4">
        <w:rPr>
          <w:i/>
        </w:rPr>
        <w:t>138</w:t>
      </w:r>
      <w:r w:rsidRPr="005946B4">
        <w:t xml:space="preserve"> (9), 2929-2932.</w:t>
      </w:r>
    </w:p>
    <w:p w14:paraId="42A63480" w14:textId="77777777" w:rsidR="009C7FAD" w:rsidRPr="005946B4" w:rsidRDefault="009C7FAD" w:rsidP="00D81804">
      <w:pPr>
        <w:pStyle w:val="EndNoteBibliography"/>
        <w:spacing w:after="0"/>
        <w:ind w:left="288" w:hanging="288"/>
        <w:jc w:val="both"/>
      </w:pPr>
      <w:r w:rsidRPr="005946B4">
        <w:t>36.</w:t>
      </w:r>
      <w:r w:rsidRPr="005946B4">
        <w:tab/>
        <w:t xml:space="preserve">Katsenis, A. D.; Puškarić, A.; Štrukil, V.; Mottillo, C.; Julien, P. A.; Užarević, K.; Pham, M.-H.; Do, T.-O.; Kimber, S. A. J.; Lazić, P.; Magdysyuk, O.; Dinnebier, R. E.; Halasz, I.; Friščić, T., In situ X-ray diffraction monitoring of a mechanochemical reaction reveals a unique topology metal-organic framework. </w:t>
      </w:r>
      <w:r w:rsidRPr="005946B4">
        <w:rPr>
          <w:i/>
        </w:rPr>
        <w:t xml:space="preserve">Nat. Commun. </w:t>
      </w:r>
      <w:r w:rsidRPr="005946B4">
        <w:rPr>
          <w:b/>
        </w:rPr>
        <w:t>2015,</w:t>
      </w:r>
      <w:r w:rsidRPr="005946B4">
        <w:t xml:space="preserve"> </w:t>
      </w:r>
      <w:r w:rsidRPr="005946B4">
        <w:rPr>
          <w:i/>
        </w:rPr>
        <w:t>6</w:t>
      </w:r>
      <w:r w:rsidRPr="005946B4">
        <w:t>.</w:t>
      </w:r>
    </w:p>
    <w:p w14:paraId="7D38EE0F" w14:textId="77777777" w:rsidR="009C7FAD" w:rsidRPr="005946B4" w:rsidRDefault="009C7FAD" w:rsidP="00D81804">
      <w:pPr>
        <w:pStyle w:val="EndNoteBibliography"/>
        <w:spacing w:after="0"/>
        <w:ind w:left="288" w:hanging="288"/>
        <w:jc w:val="both"/>
      </w:pPr>
      <w:r w:rsidRPr="005946B4">
        <w:t>37.</w:t>
      </w:r>
      <w:r w:rsidRPr="005946B4">
        <w:tab/>
        <w:t xml:space="preserve">Mottillo, C.; Lu, Y.; Pham, M.-H.; Cliffe, M. J.; Do, T.-O.; Friščić, T., Mineral neogenesis as an inspiration for mild, solvent-free synthesis of bulk microporous metal-organic frameworks from metal (Zn, Co) oxides. </w:t>
      </w:r>
      <w:r w:rsidRPr="005946B4">
        <w:rPr>
          <w:i/>
        </w:rPr>
        <w:t xml:space="preserve">Green Chem. </w:t>
      </w:r>
      <w:r w:rsidRPr="005946B4">
        <w:rPr>
          <w:b/>
        </w:rPr>
        <w:t>2013,</w:t>
      </w:r>
      <w:r w:rsidRPr="005946B4">
        <w:t xml:space="preserve"> </w:t>
      </w:r>
      <w:r w:rsidRPr="005946B4">
        <w:rPr>
          <w:i/>
        </w:rPr>
        <w:t>15</w:t>
      </w:r>
      <w:r w:rsidRPr="005946B4">
        <w:t xml:space="preserve"> (8), 2121-2131.</w:t>
      </w:r>
    </w:p>
    <w:p w14:paraId="0C11B44E" w14:textId="77777777" w:rsidR="009C7FAD" w:rsidRPr="005946B4" w:rsidRDefault="009C7FAD" w:rsidP="00D81804">
      <w:pPr>
        <w:pStyle w:val="EndNoteBibliography"/>
        <w:spacing w:after="0"/>
        <w:ind w:left="288" w:hanging="288"/>
        <w:jc w:val="both"/>
      </w:pPr>
      <w:r w:rsidRPr="005946B4">
        <w:t>38.</w:t>
      </w:r>
      <w:r w:rsidRPr="005946B4">
        <w:tab/>
        <w:t xml:space="preserve">Užarević, K.; Halasz, I.; Friščić, T., Real-Time and In Situ Monitoring of Mechanochemical Reactions: A New Playground for All Chemists. </w:t>
      </w:r>
      <w:r w:rsidRPr="005946B4">
        <w:rPr>
          <w:i/>
        </w:rPr>
        <w:t xml:space="preserve">J. Phys. Chem. Lett. </w:t>
      </w:r>
      <w:r w:rsidRPr="005946B4">
        <w:rPr>
          <w:b/>
        </w:rPr>
        <w:t>2015,</w:t>
      </w:r>
      <w:r w:rsidRPr="005946B4">
        <w:t xml:space="preserve"> </w:t>
      </w:r>
      <w:r w:rsidRPr="005946B4">
        <w:rPr>
          <w:i/>
        </w:rPr>
        <w:t>6</w:t>
      </w:r>
      <w:r w:rsidRPr="005946B4">
        <w:t xml:space="preserve"> (20), 4129-4140.</w:t>
      </w:r>
    </w:p>
    <w:p w14:paraId="1E3EDBBF" w14:textId="77777777" w:rsidR="009C7FAD" w:rsidRPr="005946B4" w:rsidRDefault="009C7FAD" w:rsidP="00D81804">
      <w:pPr>
        <w:pStyle w:val="EndNoteBibliography"/>
        <w:spacing w:after="0"/>
        <w:ind w:left="288" w:hanging="288"/>
        <w:jc w:val="both"/>
      </w:pPr>
      <w:r w:rsidRPr="005946B4">
        <w:t>39.</w:t>
      </w:r>
      <w:r w:rsidRPr="005946B4">
        <w:tab/>
        <w:t xml:space="preserve">Užarević, K.; Wang, T. C.; Moon, S.-Y.; Fidelli, A. M.; Hupp, J. T.; Farha, O. K.; Friščić, T., Mechanochemical and solvent-free assembly of zirconium-based metal-organic frameworks. </w:t>
      </w:r>
      <w:r w:rsidRPr="005946B4">
        <w:rPr>
          <w:i/>
        </w:rPr>
        <w:t xml:space="preserve">Chem. Commun. </w:t>
      </w:r>
      <w:r w:rsidRPr="005946B4">
        <w:rPr>
          <w:b/>
        </w:rPr>
        <w:t>2016,</w:t>
      </w:r>
      <w:r w:rsidRPr="005946B4">
        <w:t xml:space="preserve"> </w:t>
      </w:r>
      <w:r w:rsidRPr="005946B4">
        <w:rPr>
          <w:i/>
        </w:rPr>
        <w:t>52</w:t>
      </w:r>
      <w:r w:rsidRPr="005946B4">
        <w:t xml:space="preserve"> (10), 2133-2136.</w:t>
      </w:r>
    </w:p>
    <w:p w14:paraId="6C80E5D5" w14:textId="77777777" w:rsidR="009C7FAD" w:rsidRPr="005946B4" w:rsidRDefault="009C7FAD" w:rsidP="00D81804">
      <w:pPr>
        <w:pStyle w:val="EndNoteBibliography"/>
        <w:spacing w:after="0"/>
        <w:ind w:left="288" w:hanging="288"/>
        <w:jc w:val="both"/>
      </w:pPr>
      <w:r w:rsidRPr="005946B4">
        <w:t>40.</w:t>
      </w:r>
      <w:r w:rsidRPr="005946B4">
        <w:tab/>
        <w:t xml:space="preserve">Bayliss, P. A.; Ibarra, I. A.; Perez, E.; Yang, S.; Tang, C. C.; Poliakoff, M.; Schroder, M., Synthesis of metal-organic frameworks by continuous flow. </w:t>
      </w:r>
      <w:r w:rsidRPr="005946B4">
        <w:rPr>
          <w:i/>
        </w:rPr>
        <w:t xml:space="preserve">Green Chem. </w:t>
      </w:r>
      <w:r w:rsidRPr="005946B4">
        <w:rPr>
          <w:b/>
        </w:rPr>
        <w:t>2014,</w:t>
      </w:r>
      <w:r w:rsidRPr="005946B4">
        <w:t xml:space="preserve"> </w:t>
      </w:r>
      <w:r w:rsidRPr="005946B4">
        <w:rPr>
          <w:i/>
        </w:rPr>
        <w:t>16</w:t>
      </w:r>
      <w:r w:rsidRPr="005946B4">
        <w:t xml:space="preserve"> (8), 3796-3802.</w:t>
      </w:r>
    </w:p>
    <w:p w14:paraId="27FE061B" w14:textId="77777777" w:rsidR="009C7FAD" w:rsidRPr="005946B4" w:rsidRDefault="009C7FAD" w:rsidP="00D81804">
      <w:pPr>
        <w:pStyle w:val="EndNoteBibliography"/>
        <w:spacing w:after="0"/>
        <w:ind w:left="288" w:hanging="288"/>
        <w:jc w:val="both"/>
      </w:pPr>
      <w:r w:rsidRPr="005946B4">
        <w:t>41.</w:t>
      </w:r>
      <w:r w:rsidRPr="005946B4">
        <w:tab/>
        <w:t xml:space="preserve">Shieh, F.-K.; Wang, S.-C.; Leo, S.-Y.; Wu, K. C. W., Water-Based Synthesis of Zeolitic Imidazolate Framework-90 (ZIF-90) with a Controllable Particle Size. </w:t>
      </w:r>
      <w:r w:rsidRPr="005946B4">
        <w:rPr>
          <w:i/>
        </w:rPr>
        <w:t xml:space="preserve">Chem. Eur. J. </w:t>
      </w:r>
      <w:r w:rsidRPr="005946B4">
        <w:rPr>
          <w:b/>
        </w:rPr>
        <w:t>2013,</w:t>
      </w:r>
      <w:r w:rsidRPr="005946B4">
        <w:t xml:space="preserve"> </w:t>
      </w:r>
      <w:r w:rsidRPr="005946B4">
        <w:rPr>
          <w:i/>
        </w:rPr>
        <w:t>19</w:t>
      </w:r>
      <w:r w:rsidRPr="005946B4">
        <w:t xml:space="preserve"> (34), 11139-11142.</w:t>
      </w:r>
    </w:p>
    <w:p w14:paraId="573CF8AC" w14:textId="77777777" w:rsidR="009C7FAD" w:rsidRPr="005946B4" w:rsidRDefault="009C7FAD" w:rsidP="00D81804">
      <w:pPr>
        <w:pStyle w:val="EndNoteBibliography"/>
        <w:spacing w:after="0"/>
        <w:ind w:left="288" w:hanging="288"/>
        <w:jc w:val="both"/>
      </w:pPr>
      <w:r w:rsidRPr="005946B4">
        <w:t>42.</w:t>
      </w:r>
      <w:r w:rsidRPr="005946B4">
        <w:tab/>
        <w:t xml:space="preserve">Khan, N. A.; Jhung, S. H., Synthesis of metal-organic frameworks (MOFs) with microwave or ultrasound: Rapid reaction, phase-selectivity, and size reduction. </w:t>
      </w:r>
      <w:r w:rsidRPr="005946B4">
        <w:rPr>
          <w:i/>
        </w:rPr>
        <w:t xml:space="preserve">Coord. Chem. Rev. </w:t>
      </w:r>
      <w:r w:rsidRPr="005946B4">
        <w:rPr>
          <w:b/>
        </w:rPr>
        <w:t>2015,</w:t>
      </w:r>
      <w:r w:rsidRPr="005946B4">
        <w:t xml:space="preserve"> </w:t>
      </w:r>
      <w:r w:rsidRPr="005946B4">
        <w:rPr>
          <w:i/>
        </w:rPr>
        <w:t>285</w:t>
      </w:r>
      <w:r w:rsidRPr="005946B4">
        <w:t>, 11-23.</w:t>
      </w:r>
    </w:p>
    <w:p w14:paraId="591CC788" w14:textId="77777777" w:rsidR="009C7FAD" w:rsidRPr="005946B4" w:rsidRDefault="009C7FAD" w:rsidP="00D81804">
      <w:pPr>
        <w:pStyle w:val="EndNoteBibliography"/>
        <w:spacing w:after="0"/>
        <w:ind w:left="288" w:hanging="288"/>
        <w:jc w:val="both"/>
      </w:pPr>
      <w:r w:rsidRPr="005946B4">
        <w:t>43.</w:t>
      </w:r>
      <w:r w:rsidRPr="005946B4">
        <w:tab/>
        <w:t xml:space="preserve">Mueller, U.; Schubert, M.; Teich, F.; Puetter, H.; Schierle-Arndt, K.; Pastre, J., Metal-organic frameworks-prospective industrial applications. </w:t>
      </w:r>
      <w:r w:rsidRPr="005946B4">
        <w:rPr>
          <w:i/>
        </w:rPr>
        <w:t xml:space="preserve">J. Mater. Chem. </w:t>
      </w:r>
      <w:r w:rsidRPr="005946B4">
        <w:rPr>
          <w:b/>
        </w:rPr>
        <w:t>2006,</w:t>
      </w:r>
      <w:r w:rsidRPr="005946B4">
        <w:t xml:space="preserve"> </w:t>
      </w:r>
      <w:r w:rsidRPr="005946B4">
        <w:rPr>
          <w:i/>
        </w:rPr>
        <w:t>16</w:t>
      </w:r>
      <w:r w:rsidRPr="005946B4">
        <w:t xml:space="preserve"> (7), 626-636.</w:t>
      </w:r>
    </w:p>
    <w:p w14:paraId="401F9F92" w14:textId="77777777" w:rsidR="009C7FAD" w:rsidRPr="005946B4" w:rsidRDefault="009C7FAD" w:rsidP="00D81804">
      <w:pPr>
        <w:pStyle w:val="EndNoteBibliography"/>
        <w:spacing w:after="0"/>
        <w:ind w:left="288" w:hanging="288"/>
        <w:jc w:val="both"/>
      </w:pPr>
      <w:r w:rsidRPr="005946B4">
        <w:t>44.</w:t>
      </w:r>
      <w:r w:rsidRPr="005946B4">
        <w:tab/>
        <w:t xml:space="preserve">Schafer, P.; van der Veen, M. A.; Domke, K. F., Unraveling a two-step oxidation mechanism in electrochemical Cu-MOF synthesis. </w:t>
      </w:r>
      <w:r w:rsidRPr="005946B4">
        <w:rPr>
          <w:i/>
        </w:rPr>
        <w:t xml:space="preserve">Chem. Commun. </w:t>
      </w:r>
      <w:r w:rsidRPr="005946B4">
        <w:rPr>
          <w:b/>
        </w:rPr>
        <w:t>2016,</w:t>
      </w:r>
      <w:r w:rsidRPr="005946B4">
        <w:t xml:space="preserve"> </w:t>
      </w:r>
      <w:r w:rsidRPr="005946B4">
        <w:rPr>
          <w:i/>
        </w:rPr>
        <w:t>52</w:t>
      </w:r>
      <w:r w:rsidRPr="005946B4">
        <w:t xml:space="preserve"> (25), 4722-4725.</w:t>
      </w:r>
    </w:p>
    <w:p w14:paraId="183984D9" w14:textId="33E40F60" w:rsidR="009C7FAD" w:rsidRPr="005946B4" w:rsidRDefault="009C7FAD" w:rsidP="00D81804">
      <w:pPr>
        <w:pStyle w:val="EndNoteBibliography"/>
        <w:spacing w:after="0"/>
        <w:ind w:left="288" w:hanging="288"/>
        <w:jc w:val="both"/>
      </w:pPr>
      <w:r w:rsidRPr="005946B4">
        <w:t>45.</w:t>
      </w:r>
      <w:r w:rsidRPr="005946B4">
        <w:tab/>
        <w:t>Schlesinger, M.; Schulze, S.; Hietschold, M.; Mehring, M., Evaluation of synthetic methods for microporous metal–organic frameworks exemplified by the competitive formation of [Cu</w:t>
      </w:r>
      <w:r w:rsidRPr="005946B4">
        <w:rPr>
          <w:vertAlign w:val="subscript"/>
        </w:rPr>
        <w:t>2</w:t>
      </w:r>
      <w:r w:rsidRPr="005946B4">
        <w:t>(</w:t>
      </w:r>
      <w:r w:rsidR="0093702B" w:rsidRPr="005946B4">
        <w:t>BTC</w:t>
      </w:r>
      <w:r w:rsidRPr="005946B4">
        <w:t>)</w:t>
      </w:r>
      <w:r w:rsidRPr="005946B4">
        <w:rPr>
          <w:vertAlign w:val="subscript"/>
        </w:rPr>
        <w:t>3</w:t>
      </w:r>
      <w:r w:rsidRPr="005946B4">
        <w:t>(H</w:t>
      </w:r>
      <w:r w:rsidRPr="005946B4">
        <w:rPr>
          <w:vertAlign w:val="subscript"/>
        </w:rPr>
        <w:t>2</w:t>
      </w:r>
      <w:r w:rsidRPr="005946B4">
        <w:t>O)</w:t>
      </w:r>
      <w:r w:rsidRPr="005946B4">
        <w:rPr>
          <w:vertAlign w:val="subscript"/>
        </w:rPr>
        <w:t>3</w:t>
      </w:r>
      <w:r w:rsidRPr="005946B4">
        <w:t>] and [Cu</w:t>
      </w:r>
      <w:r w:rsidRPr="005946B4">
        <w:rPr>
          <w:vertAlign w:val="subscript"/>
        </w:rPr>
        <w:t>2</w:t>
      </w:r>
      <w:r w:rsidRPr="005946B4">
        <w:t>(</w:t>
      </w:r>
      <w:r w:rsidR="0093702B" w:rsidRPr="005946B4">
        <w:t>BTC</w:t>
      </w:r>
      <w:r w:rsidRPr="005946B4">
        <w:t>)(OH)(H</w:t>
      </w:r>
      <w:r w:rsidRPr="005946B4">
        <w:rPr>
          <w:vertAlign w:val="subscript"/>
        </w:rPr>
        <w:t>2</w:t>
      </w:r>
      <w:r w:rsidRPr="005946B4">
        <w:t xml:space="preserve">O)]. </w:t>
      </w:r>
      <w:r w:rsidRPr="005946B4">
        <w:rPr>
          <w:i/>
        </w:rPr>
        <w:t xml:space="preserve">Microporous Mesoporous Mater. </w:t>
      </w:r>
      <w:r w:rsidRPr="005946B4">
        <w:rPr>
          <w:b/>
        </w:rPr>
        <w:t>2010,</w:t>
      </w:r>
      <w:r w:rsidRPr="005946B4">
        <w:t xml:space="preserve"> </w:t>
      </w:r>
      <w:r w:rsidRPr="005946B4">
        <w:rPr>
          <w:i/>
        </w:rPr>
        <w:t>132</w:t>
      </w:r>
      <w:r w:rsidRPr="005946B4">
        <w:t xml:space="preserve"> (1–2), 121-127.</w:t>
      </w:r>
    </w:p>
    <w:p w14:paraId="71AA4661" w14:textId="77777777" w:rsidR="009C7FAD" w:rsidRPr="005946B4" w:rsidRDefault="009C7FAD" w:rsidP="00D81804">
      <w:pPr>
        <w:pStyle w:val="EndNoteBibliography"/>
        <w:spacing w:after="0"/>
        <w:ind w:left="288" w:hanging="288"/>
        <w:jc w:val="both"/>
      </w:pPr>
      <w:r w:rsidRPr="005946B4">
        <w:t>46.</w:t>
      </w:r>
      <w:r w:rsidRPr="005946B4">
        <w:tab/>
        <w:t xml:space="preserve">Burrows, A. D.; Cassar, K.; Friend, R. M. W.; Mahon, M. F.; Rigby, S. P.; Warren, J. E., Solvent hydrolysis and templating effects in the synthesis of metal-organic frameworks. </w:t>
      </w:r>
      <w:r w:rsidRPr="005946B4">
        <w:rPr>
          <w:i/>
        </w:rPr>
        <w:t xml:space="preserve">CrystEngComm </w:t>
      </w:r>
      <w:r w:rsidRPr="005946B4">
        <w:rPr>
          <w:b/>
        </w:rPr>
        <w:t>2005,</w:t>
      </w:r>
      <w:r w:rsidRPr="005946B4">
        <w:t xml:space="preserve"> </w:t>
      </w:r>
      <w:r w:rsidRPr="005946B4">
        <w:rPr>
          <w:i/>
        </w:rPr>
        <w:t>7</w:t>
      </w:r>
      <w:r w:rsidRPr="005946B4">
        <w:t xml:space="preserve"> (89), 548-550.</w:t>
      </w:r>
    </w:p>
    <w:p w14:paraId="2C5AF75E" w14:textId="77777777" w:rsidR="009C7FAD" w:rsidRPr="005946B4" w:rsidRDefault="009C7FAD" w:rsidP="00D81804">
      <w:pPr>
        <w:pStyle w:val="EndNoteBibliography"/>
        <w:spacing w:after="0"/>
        <w:ind w:left="288" w:hanging="288"/>
        <w:jc w:val="both"/>
      </w:pPr>
      <w:r w:rsidRPr="005946B4">
        <w:t>47.</w:t>
      </w:r>
      <w:r w:rsidRPr="005946B4">
        <w:tab/>
        <w:t xml:space="preserve">Clayton, J. W.; Barnes, J. R.; Hood, D. B.; Schepers, G. W. H., The Inhalation Toxicity of Dimethylformamide (DMF). </w:t>
      </w:r>
      <w:r w:rsidRPr="005946B4">
        <w:rPr>
          <w:i/>
        </w:rPr>
        <w:t xml:space="preserve">Am. Ind. Hyg. Assoc. J. </w:t>
      </w:r>
      <w:r w:rsidRPr="005946B4">
        <w:rPr>
          <w:b/>
        </w:rPr>
        <w:t>1963,</w:t>
      </w:r>
      <w:r w:rsidRPr="005946B4">
        <w:t xml:space="preserve"> </w:t>
      </w:r>
      <w:r w:rsidRPr="005946B4">
        <w:rPr>
          <w:i/>
        </w:rPr>
        <w:t>24</w:t>
      </w:r>
      <w:r w:rsidRPr="005946B4">
        <w:t xml:space="preserve"> (2), 144-154.</w:t>
      </w:r>
    </w:p>
    <w:p w14:paraId="38D09C01" w14:textId="77777777" w:rsidR="009C7FAD" w:rsidRPr="005946B4" w:rsidRDefault="009C7FAD" w:rsidP="00D81804">
      <w:pPr>
        <w:pStyle w:val="EndNoteBibliography"/>
        <w:spacing w:after="0"/>
        <w:ind w:left="288" w:hanging="288"/>
        <w:jc w:val="both"/>
      </w:pPr>
      <w:r w:rsidRPr="005946B4">
        <w:t>48.</w:t>
      </w:r>
      <w:r w:rsidRPr="005946B4">
        <w:tab/>
        <w:t xml:space="preserve">Long, G.; Meek, M. E.; Lewis, M., </w:t>
      </w:r>
      <w:r w:rsidRPr="005946B4">
        <w:rPr>
          <w:i/>
        </w:rPr>
        <w:t>N,N-dimethylformamide</w:t>
      </w:r>
      <w:r w:rsidRPr="005946B4">
        <w:t>. Geneva : World Health Organization, 2001.: Switzerland, 2001.</w:t>
      </w:r>
    </w:p>
    <w:p w14:paraId="35FD9773" w14:textId="77777777" w:rsidR="009C7FAD" w:rsidRPr="005946B4" w:rsidRDefault="009C7FAD" w:rsidP="00D81804">
      <w:pPr>
        <w:pStyle w:val="EndNoteBibliography"/>
        <w:spacing w:after="0"/>
        <w:ind w:left="288" w:hanging="288"/>
        <w:jc w:val="both"/>
      </w:pPr>
      <w:r w:rsidRPr="005946B4">
        <w:lastRenderedPageBreak/>
        <w:t>49.</w:t>
      </w:r>
      <w:r w:rsidRPr="005946B4">
        <w:tab/>
        <w:t xml:space="preserve">Lynch, D., NTP technical report on the toxicity studies of N,N-Dimethylformamide (CAS No. 68-12-2) Administered by Inhalation to F344/N Rats and B6C3F1 Mice. </w:t>
      </w:r>
      <w:r w:rsidRPr="005946B4">
        <w:rPr>
          <w:i/>
        </w:rPr>
        <w:t xml:space="preserve">Toxic Rep Ser </w:t>
      </w:r>
      <w:r w:rsidRPr="005946B4">
        <w:rPr>
          <w:b/>
        </w:rPr>
        <w:t>1992,</w:t>
      </w:r>
      <w:r w:rsidRPr="005946B4">
        <w:t xml:space="preserve"> </w:t>
      </w:r>
      <w:r w:rsidRPr="005946B4">
        <w:rPr>
          <w:i/>
        </w:rPr>
        <w:t>22</w:t>
      </w:r>
      <w:r w:rsidRPr="005946B4">
        <w:t>, 1-d20.</w:t>
      </w:r>
    </w:p>
    <w:p w14:paraId="5CA7DC62" w14:textId="77777777" w:rsidR="009C7FAD" w:rsidRPr="005946B4" w:rsidRDefault="009C7FAD" w:rsidP="00D81804">
      <w:pPr>
        <w:pStyle w:val="EndNoteBibliography"/>
        <w:spacing w:after="0"/>
        <w:ind w:left="288" w:hanging="288"/>
        <w:jc w:val="both"/>
      </w:pPr>
      <w:r w:rsidRPr="005946B4">
        <w:t>50.</w:t>
      </w:r>
      <w:r w:rsidRPr="005946B4">
        <w:tab/>
        <w:t xml:space="preserve">Lynch, D. W.; Placke, M. E.; Persing, R. L.; Ryan, M. J., Thirteen-Week Inhalation Toxicity of N,N-Dimethylformamide in F344/N Rats and B6C3F1 Mice. </w:t>
      </w:r>
      <w:r w:rsidRPr="005946B4">
        <w:rPr>
          <w:i/>
        </w:rPr>
        <w:t xml:space="preserve">Toxicol. Sci. </w:t>
      </w:r>
      <w:r w:rsidRPr="005946B4">
        <w:rPr>
          <w:b/>
        </w:rPr>
        <w:t>2003,</w:t>
      </w:r>
      <w:r w:rsidRPr="005946B4">
        <w:t xml:space="preserve"> </w:t>
      </w:r>
      <w:r w:rsidRPr="005946B4">
        <w:rPr>
          <w:i/>
        </w:rPr>
        <w:t>72</w:t>
      </w:r>
      <w:r w:rsidRPr="005946B4">
        <w:t xml:space="preserve"> (2), 347-358.</w:t>
      </w:r>
    </w:p>
    <w:p w14:paraId="2EBE91FD" w14:textId="77777777" w:rsidR="009C7FAD" w:rsidRPr="005946B4" w:rsidRDefault="009C7FAD" w:rsidP="00D81804">
      <w:pPr>
        <w:pStyle w:val="EndNoteBibliography"/>
        <w:spacing w:after="0"/>
        <w:ind w:left="288" w:hanging="288"/>
        <w:jc w:val="both"/>
      </w:pPr>
      <w:r w:rsidRPr="005946B4">
        <w:t>51.</w:t>
      </w:r>
      <w:r w:rsidRPr="005946B4">
        <w:tab/>
        <w:t xml:space="preserve">Redlich, C. A.; Beckett, W. S.; Sparer, J.; Barwick, K. W.; Riely, C. A.; Miller, H.; Sigal, S. L.; Shalat, S. L.; Cullen, M. R., Liver Disease Associated with Occupational Exposure to the Solvent Dimethylformamide. </w:t>
      </w:r>
      <w:r w:rsidRPr="005946B4">
        <w:rPr>
          <w:i/>
        </w:rPr>
        <w:t xml:space="preserve">Annals of Internal Medicine </w:t>
      </w:r>
      <w:r w:rsidRPr="005946B4">
        <w:rPr>
          <w:b/>
        </w:rPr>
        <w:t>1988,</w:t>
      </w:r>
      <w:r w:rsidRPr="005946B4">
        <w:t xml:space="preserve"> </w:t>
      </w:r>
      <w:r w:rsidRPr="005946B4">
        <w:rPr>
          <w:i/>
        </w:rPr>
        <w:t>108</w:t>
      </w:r>
      <w:r w:rsidRPr="005946B4">
        <w:t xml:space="preserve"> (5), 680-686.</w:t>
      </w:r>
    </w:p>
    <w:p w14:paraId="5FF37073" w14:textId="77777777" w:rsidR="009C7FAD" w:rsidRPr="005946B4" w:rsidRDefault="009C7FAD" w:rsidP="00D81804">
      <w:pPr>
        <w:pStyle w:val="EndNoteBibliography"/>
        <w:spacing w:after="0"/>
        <w:ind w:left="288" w:hanging="288"/>
        <w:jc w:val="both"/>
      </w:pPr>
      <w:r w:rsidRPr="005946B4">
        <w:t>52.</w:t>
      </w:r>
      <w:r w:rsidRPr="005946B4">
        <w:tab/>
        <w:t xml:space="preserve">Regulation (EC) 1907/2006 of the European Parliament and of the Council Concerning the Registration, Evaluation, Authorisation and Restriction of Chemicals (REACH), Establishing a Registration, Evaluation, Authorisation and Restriction of Chemicals (REACH), Establishing a European Chemicals Agency, Amending Directive 1999/45/EC and Repealing Council Regulation (EEC) No 793/93 and Commission Regulation (EC) No 1488/94 as well as Council Directive 76/769/EEC and Commission Directives 91/155/EEC, 93/67/EEC, 93/105/EC and 2000/21/EC. </w:t>
      </w:r>
    </w:p>
    <w:p w14:paraId="192DC7F1" w14:textId="77777777" w:rsidR="009C7FAD" w:rsidRPr="005946B4" w:rsidRDefault="009C7FAD" w:rsidP="00D81804">
      <w:pPr>
        <w:pStyle w:val="EndNoteBibliography"/>
        <w:spacing w:after="0"/>
        <w:ind w:left="288" w:hanging="288"/>
        <w:jc w:val="both"/>
      </w:pPr>
      <w:r w:rsidRPr="005946B4">
        <w:t>53.</w:t>
      </w:r>
      <w:r w:rsidRPr="005946B4">
        <w:tab/>
        <w:t xml:space="preserve">Clark, J.; Farmer, T.; Hunt, A.; Sherwood, J., Opportunities for Bio-Based Solvents Created as Petrochemical and Fuel Products Transition towards Renewable Resources. </w:t>
      </w:r>
      <w:r w:rsidRPr="005946B4">
        <w:rPr>
          <w:i/>
        </w:rPr>
        <w:t xml:space="preserve">Int. J. Mol. Sci. </w:t>
      </w:r>
      <w:r w:rsidRPr="005946B4">
        <w:rPr>
          <w:b/>
        </w:rPr>
        <w:t>2015,</w:t>
      </w:r>
      <w:r w:rsidRPr="005946B4">
        <w:t xml:space="preserve"> </w:t>
      </w:r>
      <w:r w:rsidRPr="005946B4">
        <w:rPr>
          <w:i/>
        </w:rPr>
        <w:t>16</w:t>
      </w:r>
      <w:r w:rsidRPr="005946B4">
        <w:t xml:space="preserve"> (8), 17101.</w:t>
      </w:r>
    </w:p>
    <w:p w14:paraId="0C5C2C11" w14:textId="77777777" w:rsidR="009C7FAD" w:rsidRPr="005946B4" w:rsidRDefault="009C7FAD" w:rsidP="00D81804">
      <w:pPr>
        <w:pStyle w:val="EndNoteBibliography"/>
        <w:spacing w:after="0"/>
        <w:ind w:left="288" w:hanging="288"/>
        <w:jc w:val="both"/>
      </w:pPr>
      <w:r w:rsidRPr="005946B4">
        <w:t>54.</w:t>
      </w:r>
      <w:r w:rsidRPr="005946B4">
        <w:tab/>
        <w:t xml:space="preserve">Sherwood, J.; De bruyn, M.; Constantinou, A.; Moity, L.; McElroy, C. R.; Farmer, T. J.; Duncan, T.; Raverty, W.; Hunt, A. J.; Clark, J. H., Dihydrolevoglucosenone (Cyrene) as a bio-based alternative for dipolar aprotic solvents. </w:t>
      </w:r>
      <w:r w:rsidRPr="005946B4">
        <w:rPr>
          <w:i/>
        </w:rPr>
        <w:t xml:space="preserve">Chem. Commun. </w:t>
      </w:r>
      <w:r w:rsidRPr="005946B4">
        <w:rPr>
          <w:b/>
        </w:rPr>
        <w:t>2014,</w:t>
      </w:r>
      <w:r w:rsidRPr="005946B4">
        <w:t xml:space="preserve"> </w:t>
      </w:r>
      <w:r w:rsidRPr="005946B4">
        <w:rPr>
          <w:i/>
        </w:rPr>
        <w:t>50</w:t>
      </w:r>
      <w:r w:rsidRPr="005946B4">
        <w:t xml:space="preserve"> (68), 9650-2.</w:t>
      </w:r>
    </w:p>
    <w:p w14:paraId="47132E8A" w14:textId="00DBD147" w:rsidR="009C7FAD" w:rsidRPr="005946B4" w:rsidRDefault="009C7FAD" w:rsidP="00D81804">
      <w:pPr>
        <w:pStyle w:val="EndNoteBibliography"/>
        <w:spacing w:after="0"/>
        <w:ind w:left="288" w:hanging="288"/>
        <w:jc w:val="both"/>
      </w:pPr>
      <w:r w:rsidRPr="005946B4">
        <w:t>55.</w:t>
      </w:r>
      <w:r w:rsidRPr="005946B4">
        <w:tab/>
        <w:t xml:space="preserve">Hansen, C. M., </w:t>
      </w:r>
      <w:r w:rsidRPr="005946B4">
        <w:rPr>
          <w:i/>
        </w:rPr>
        <w:t>Hansen Solubility Parameters: A User's Handbook, Second Edition</w:t>
      </w:r>
      <w:r w:rsidRPr="005946B4">
        <w:t>. CRC Press: 2007</w:t>
      </w:r>
      <w:r w:rsidR="00593FF1" w:rsidRPr="005946B4">
        <w:t>, 278</w:t>
      </w:r>
      <w:r w:rsidRPr="005946B4">
        <w:t>.</w:t>
      </w:r>
    </w:p>
    <w:p w14:paraId="45ED3DF9" w14:textId="77777777" w:rsidR="009C7FAD" w:rsidRPr="005946B4" w:rsidRDefault="009C7FAD" w:rsidP="00D81804">
      <w:pPr>
        <w:pStyle w:val="EndNoteBibliography"/>
        <w:spacing w:after="0"/>
        <w:ind w:left="288" w:hanging="288"/>
        <w:jc w:val="both"/>
      </w:pPr>
      <w:r w:rsidRPr="005946B4">
        <w:t>56.</w:t>
      </w:r>
      <w:r w:rsidRPr="005946B4">
        <w:tab/>
        <w:t>a) Data kindly provided to Circa Group Ltd., the manufacturer of Cyrene, by F. Hoffmann La Roche Ltd., hereby acknowledged as the source of the data and corresponding study; b) Safety Data Sheet of F.Hoffmann-La Roche Ltd; c)  R. Azzi-Hartmann, unpublished work.</w:t>
      </w:r>
    </w:p>
    <w:p w14:paraId="396F4B21" w14:textId="77777777" w:rsidR="009C7FAD" w:rsidRPr="005946B4" w:rsidRDefault="009C7FAD" w:rsidP="00D81804">
      <w:pPr>
        <w:pStyle w:val="EndNoteBibliography"/>
        <w:spacing w:after="0"/>
        <w:ind w:left="288" w:hanging="288"/>
        <w:jc w:val="both"/>
      </w:pPr>
      <w:r w:rsidRPr="005946B4">
        <w:t>57.</w:t>
      </w:r>
      <w:r w:rsidRPr="005946B4">
        <w:tab/>
        <w:t xml:space="preserve">Katz, M. J.; Brown, Z. J.; Colon, Y. J.; Siu, P. W.; Scheidt, K. A.; Snurr, R. Q.; Hupp, J. T.; Farha, O. K., A facile synthesis of UiO-66, UiO-67 and their derivatives. </w:t>
      </w:r>
      <w:r w:rsidRPr="005946B4">
        <w:rPr>
          <w:i/>
        </w:rPr>
        <w:t xml:space="preserve">Chem. Commun. </w:t>
      </w:r>
      <w:r w:rsidRPr="005946B4">
        <w:rPr>
          <w:b/>
        </w:rPr>
        <w:t>2013,</w:t>
      </w:r>
      <w:r w:rsidRPr="005946B4">
        <w:t xml:space="preserve"> </w:t>
      </w:r>
      <w:r w:rsidRPr="005946B4">
        <w:rPr>
          <w:i/>
        </w:rPr>
        <w:t>49</w:t>
      </w:r>
      <w:r w:rsidRPr="005946B4">
        <w:t xml:space="preserve"> (82), 9449-51.</w:t>
      </w:r>
    </w:p>
    <w:p w14:paraId="7DA20A60" w14:textId="77777777" w:rsidR="009C7FAD" w:rsidRPr="005946B4" w:rsidRDefault="009C7FAD" w:rsidP="00D81804">
      <w:pPr>
        <w:pStyle w:val="EndNoteBibliography"/>
        <w:spacing w:after="0"/>
        <w:ind w:left="288" w:hanging="288"/>
        <w:jc w:val="both"/>
      </w:pPr>
      <w:r w:rsidRPr="005946B4">
        <w:t>58.</w:t>
      </w:r>
      <w:r w:rsidRPr="005946B4">
        <w:tab/>
        <w:t xml:space="preserve">Caskey, S. R.; Wong-Foy, A. G.; Matzger, A. J., Dramatic tuning of carbon dioxide uptake via metal substitution in a coordination polymer with cylindrical pores. </w:t>
      </w:r>
      <w:r w:rsidRPr="005946B4">
        <w:rPr>
          <w:i/>
        </w:rPr>
        <w:t xml:space="preserve">J. Am. Chem. Soc. </w:t>
      </w:r>
      <w:r w:rsidRPr="005946B4">
        <w:rPr>
          <w:b/>
        </w:rPr>
        <w:t>2008,</w:t>
      </w:r>
      <w:r w:rsidRPr="005946B4">
        <w:t xml:space="preserve"> </w:t>
      </w:r>
      <w:r w:rsidRPr="005946B4">
        <w:rPr>
          <w:i/>
        </w:rPr>
        <w:t>130</w:t>
      </w:r>
      <w:r w:rsidRPr="005946B4">
        <w:t xml:space="preserve"> (33), 10870-1.</w:t>
      </w:r>
    </w:p>
    <w:p w14:paraId="4C74F977" w14:textId="77777777" w:rsidR="009C7FAD" w:rsidRPr="005946B4" w:rsidRDefault="009C7FAD" w:rsidP="00D81804">
      <w:pPr>
        <w:pStyle w:val="EndNoteBibliography"/>
        <w:spacing w:after="0"/>
        <w:ind w:left="288" w:hanging="288"/>
        <w:jc w:val="both"/>
      </w:pPr>
      <w:r w:rsidRPr="005946B4">
        <w:t>59.</w:t>
      </w:r>
      <w:r w:rsidRPr="005946B4">
        <w:tab/>
        <w:t xml:space="preserve">Dybtsev, D. N.; Chun, H.; Kim, K., Rigid and flexible: a highly porous metal-organic framework with unusual guest-dependent dynamic behavior. </w:t>
      </w:r>
      <w:r w:rsidRPr="005946B4">
        <w:rPr>
          <w:i/>
        </w:rPr>
        <w:t xml:space="preserve">Angew. Chem. Int. Ed. Engl. </w:t>
      </w:r>
      <w:r w:rsidRPr="005946B4">
        <w:rPr>
          <w:b/>
        </w:rPr>
        <w:t>2004,</w:t>
      </w:r>
      <w:r w:rsidRPr="005946B4">
        <w:t xml:space="preserve"> </w:t>
      </w:r>
      <w:r w:rsidRPr="005946B4">
        <w:rPr>
          <w:i/>
        </w:rPr>
        <w:t>43</w:t>
      </w:r>
      <w:r w:rsidRPr="005946B4">
        <w:t xml:space="preserve"> (38), 5033-6.</w:t>
      </w:r>
    </w:p>
    <w:p w14:paraId="3E9315FC" w14:textId="77777777" w:rsidR="009C7FAD" w:rsidRPr="005946B4" w:rsidRDefault="009C7FAD" w:rsidP="00D81804">
      <w:pPr>
        <w:pStyle w:val="EndNoteBibliography"/>
        <w:spacing w:after="0"/>
        <w:ind w:left="288" w:hanging="288"/>
        <w:jc w:val="both"/>
      </w:pPr>
      <w:r w:rsidRPr="005946B4">
        <w:t>60.</w:t>
      </w:r>
      <w:r w:rsidRPr="005946B4">
        <w:tab/>
        <w:t xml:space="preserve">DeCoste, J. B.; Denny, J. M. S.; Peterson, G. W.; Mahle, J. J.; Cohen, S. M., Enhanced aging properties of HKUST-1 in hydrophobic mixed-matrix membranes for ammonia adsorption. </w:t>
      </w:r>
      <w:r w:rsidRPr="005946B4">
        <w:rPr>
          <w:i/>
        </w:rPr>
        <w:t xml:space="preserve">Chem. Sci. </w:t>
      </w:r>
      <w:r w:rsidRPr="005946B4">
        <w:rPr>
          <w:b/>
        </w:rPr>
        <w:t>2016,</w:t>
      </w:r>
      <w:r w:rsidRPr="005946B4">
        <w:t xml:space="preserve"> </w:t>
      </w:r>
      <w:r w:rsidRPr="005946B4">
        <w:rPr>
          <w:i/>
        </w:rPr>
        <w:t>7</w:t>
      </w:r>
      <w:r w:rsidRPr="005946B4">
        <w:t xml:space="preserve"> (4), 2711-2716.</w:t>
      </w:r>
    </w:p>
    <w:p w14:paraId="2BBF3087" w14:textId="77777777" w:rsidR="009C7FAD" w:rsidRPr="005946B4" w:rsidRDefault="009C7FAD" w:rsidP="00D81804">
      <w:pPr>
        <w:pStyle w:val="EndNoteBibliography"/>
        <w:spacing w:after="0"/>
        <w:ind w:left="288" w:hanging="288"/>
        <w:jc w:val="both"/>
      </w:pPr>
      <w:r w:rsidRPr="005946B4">
        <w:t>61.</w:t>
      </w:r>
      <w:r w:rsidRPr="005946B4">
        <w:tab/>
        <w:t xml:space="preserve">Jeong, N. C.; Samanta, B.; Lee, C. Y.; Farha, O. K.; Hupp, J. T., Coordination-Chemistry Control of Proton Conductivity in the Iconic Metal–Organic Framework Material HKUST-1. </w:t>
      </w:r>
      <w:r w:rsidRPr="005946B4">
        <w:rPr>
          <w:i/>
        </w:rPr>
        <w:t xml:space="preserve">J. Am. Chem. Soc. </w:t>
      </w:r>
      <w:r w:rsidRPr="005946B4">
        <w:rPr>
          <w:b/>
        </w:rPr>
        <w:t>2012,</w:t>
      </w:r>
      <w:r w:rsidRPr="005946B4">
        <w:t xml:space="preserve"> </w:t>
      </w:r>
      <w:r w:rsidRPr="005946B4">
        <w:rPr>
          <w:i/>
        </w:rPr>
        <w:t>134</w:t>
      </w:r>
      <w:r w:rsidRPr="005946B4">
        <w:t xml:space="preserve"> (1), 51-54.</w:t>
      </w:r>
    </w:p>
    <w:p w14:paraId="60B5658F" w14:textId="77777777" w:rsidR="009C7FAD" w:rsidRPr="005946B4" w:rsidRDefault="009C7FAD" w:rsidP="00D81804">
      <w:pPr>
        <w:pStyle w:val="EndNoteBibliography"/>
        <w:spacing w:after="0"/>
        <w:ind w:left="288" w:hanging="288"/>
        <w:jc w:val="both"/>
      </w:pPr>
      <w:r w:rsidRPr="005946B4">
        <w:t>62.</w:t>
      </w:r>
      <w:r w:rsidRPr="005946B4">
        <w:tab/>
        <w:t xml:space="preserve">Moellmer, J.; Moeller, A.; Dreisbach, F.; Glaeser, R.; Staudt, R., High pressure adsorption of hydrogen, nitrogen, carbon dioxide and methane on the metal–organic framework HKUST-1. </w:t>
      </w:r>
      <w:r w:rsidRPr="005946B4">
        <w:rPr>
          <w:i/>
        </w:rPr>
        <w:t xml:space="preserve">Microporous Mesoporous Mater. </w:t>
      </w:r>
      <w:r w:rsidRPr="005946B4">
        <w:rPr>
          <w:b/>
        </w:rPr>
        <w:t>2011,</w:t>
      </w:r>
      <w:r w:rsidRPr="005946B4">
        <w:t xml:space="preserve"> </w:t>
      </w:r>
      <w:r w:rsidRPr="005946B4">
        <w:rPr>
          <w:i/>
        </w:rPr>
        <w:t>138</w:t>
      </w:r>
      <w:r w:rsidRPr="005946B4">
        <w:t xml:space="preserve"> (1–3), 140-148.</w:t>
      </w:r>
    </w:p>
    <w:p w14:paraId="2A0619D5" w14:textId="77777777" w:rsidR="009C7FAD" w:rsidRPr="005946B4" w:rsidRDefault="009C7FAD" w:rsidP="00D81804">
      <w:pPr>
        <w:pStyle w:val="EndNoteBibliography"/>
        <w:spacing w:after="0"/>
        <w:ind w:left="288" w:hanging="288"/>
        <w:jc w:val="both"/>
      </w:pPr>
      <w:r w:rsidRPr="005946B4">
        <w:t>63.</w:t>
      </w:r>
      <w:r w:rsidRPr="005946B4">
        <w:tab/>
        <w:t xml:space="preserve">Munch, A. S.; Mertens, F. O. R. L., HKUST-1 as an open metal site gas chromatographic stationary phase-capillary preparation, separation of small hydrocarbons and electron donating compounds, determination of thermodynamic data. </w:t>
      </w:r>
      <w:r w:rsidRPr="005946B4">
        <w:rPr>
          <w:i/>
        </w:rPr>
        <w:t xml:space="preserve">J. Mater. Chem. </w:t>
      </w:r>
      <w:r w:rsidRPr="005946B4">
        <w:rPr>
          <w:b/>
        </w:rPr>
        <w:t>2012,</w:t>
      </w:r>
      <w:r w:rsidRPr="005946B4">
        <w:t xml:space="preserve"> </w:t>
      </w:r>
      <w:r w:rsidRPr="005946B4">
        <w:rPr>
          <w:i/>
        </w:rPr>
        <w:t>22</w:t>
      </w:r>
      <w:r w:rsidRPr="005946B4">
        <w:t xml:space="preserve"> (20), 10228-10234.</w:t>
      </w:r>
    </w:p>
    <w:p w14:paraId="4719D606" w14:textId="77777777" w:rsidR="009C7FAD" w:rsidRPr="005946B4" w:rsidRDefault="009C7FAD" w:rsidP="00D81804">
      <w:pPr>
        <w:pStyle w:val="EndNoteBibliography"/>
        <w:spacing w:after="0"/>
        <w:ind w:left="288" w:hanging="288"/>
        <w:jc w:val="both"/>
      </w:pPr>
      <w:r w:rsidRPr="005946B4">
        <w:t>64.</w:t>
      </w:r>
      <w:r w:rsidRPr="005946B4">
        <w:tab/>
        <w:t xml:space="preserve">Sun, B.; Kayal, S.; Chakraborty, A., Study of HKUST (Copper benzene-1,3,5-tricarboxylate, Cu-BTC MOF)-1 metal organic frameworks for CH4 adsorption: An experimental Investigation with GCMC (grand canonical Monte-carlo) simulation. </w:t>
      </w:r>
      <w:r w:rsidRPr="005946B4">
        <w:rPr>
          <w:i/>
        </w:rPr>
        <w:t xml:space="preserve">Energy </w:t>
      </w:r>
      <w:r w:rsidRPr="005946B4">
        <w:rPr>
          <w:b/>
        </w:rPr>
        <w:t>2014,</w:t>
      </w:r>
      <w:r w:rsidRPr="005946B4">
        <w:t xml:space="preserve"> </w:t>
      </w:r>
      <w:r w:rsidRPr="005946B4">
        <w:rPr>
          <w:i/>
        </w:rPr>
        <w:t>76</w:t>
      </w:r>
      <w:r w:rsidRPr="005946B4">
        <w:t>, 419-427.</w:t>
      </w:r>
    </w:p>
    <w:p w14:paraId="45346F42" w14:textId="77777777" w:rsidR="009C7FAD" w:rsidRPr="005946B4" w:rsidRDefault="009C7FAD" w:rsidP="00D81804">
      <w:pPr>
        <w:pStyle w:val="EndNoteBibliography"/>
        <w:spacing w:after="0"/>
        <w:ind w:left="288" w:hanging="288"/>
        <w:jc w:val="both"/>
      </w:pPr>
      <w:r w:rsidRPr="005946B4">
        <w:t>65.</w:t>
      </w:r>
      <w:r w:rsidRPr="005946B4">
        <w:tab/>
        <w:t>Material safety data sheet, Circa group Pty Ltd.</w:t>
      </w:r>
    </w:p>
    <w:p w14:paraId="079D10F8" w14:textId="77777777" w:rsidR="009C7FAD" w:rsidRPr="005946B4" w:rsidRDefault="009C7FAD" w:rsidP="00D81804">
      <w:pPr>
        <w:pStyle w:val="EndNoteBibliography"/>
        <w:spacing w:after="0"/>
        <w:ind w:left="288" w:hanging="288"/>
        <w:jc w:val="both"/>
      </w:pPr>
      <w:r w:rsidRPr="005946B4">
        <w:t>66.</w:t>
      </w:r>
      <w:r w:rsidRPr="005946B4">
        <w:tab/>
        <w:t xml:space="preserve">Silvestre, M. E.; Franzreb, M.; Weidler, P. G.; Shekhah, O.; Wöll, C., Magnetic Cores with Porous Coatings: Growth of Metal-Organic Frameworks on Particles Using Liquid Phase Epitaxy. </w:t>
      </w:r>
      <w:r w:rsidRPr="005946B4">
        <w:rPr>
          <w:i/>
        </w:rPr>
        <w:t xml:space="preserve">Adv. Funct. Mater. </w:t>
      </w:r>
      <w:r w:rsidRPr="005946B4">
        <w:rPr>
          <w:b/>
        </w:rPr>
        <w:t>2013,</w:t>
      </w:r>
      <w:r w:rsidRPr="005946B4">
        <w:t xml:space="preserve"> </w:t>
      </w:r>
      <w:r w:rsidRPr="005946B4">
        <w:rPr>
          <w:i/>
        </w:rPr>
        <w:t>23</w:t>
      </w:r>
      <w:r w:rsidRPr="005946B4">
        <w:t xml:space="preserve"> (9), 1210-1213.</w:t>
      </w:r>
    </w:p>
    <w:p w14:paraId="2FA0B357" w14:textId="77777777" w:rsidR="009C7FAD" w:rsidRPr="005946B4" w:rsidRDefault="009C7FAD" w:rsidP="00D81804">
      <w:pPr>
        <w:pStyle w:val="EndNoteBibliography"/>
        <w:spacing w:after="0"/>
        <w:ind w:left="288" w:hanging="288"/>
        <w:jc w:val="both"/>
      </w:pPr>
      <w:r w:rsidRPr="005946B4">
        <w:t>67.</w:t>
      </w:r>
      <w:r w:rsidRPr="005946B4">
        <w:tab/>
        <w:t>Similar Results were observed for MOF-74 and Zn</w:t>
      </w:r>
      <w:r w:rsidRPr="005946B4">
        <w:rPr>
          <w:vertAlign w:val="subscript"/>
        </w:rPr>
        <w:t>2</w:t>
      </w:r>
      <w:r w:rsidRPr="005946B4">
        <w:t>(BDC)</w:t>
      </w:r>
      <w:r w:rsidRPr="005946B4">
        <w:rPr>
          <w:vertAlign w:val="subscript"/>
        </w:rPr>
        <w:t>2</w:t>
      </w:r>
      <w:r w:rsidRPr="005946B4">
        <w:t>(DABCO)</w:t>
      </w:r>
    </w:p>
    <w:p w14:paraId="430CE1C1" w14:textId="77777777" w:rsidR="009C7FAD" w:rsidRPr="005946B4" w:rsidRDefault="009C7FAD" w:rsidP="00D81804">
      <w:pPr>
        <w:pStyle w:val="EndNoteBibliography"/>
        <w:spacing w:after="0"/>
        <w:ind w:left="288" w:hanging="288"/>
        <w:jc w:val="both"/>
      </w:pPr>
      <w:r w:rsidRPr="005946B4">
        <w:t>68.</w:t>
      </w:r>
      <w:r w:rsidRPr="005946B4">
        <w:tab/>
        <w:t xml:space="preserve">Kim, H. K.; Yun, W. S.; Kim, M. B.; Kim, J. Y.; Bae, Y. S.; Lee, J.; Jeong, N. C., A Chemical Route to Activation of Open Metal Sites in the Copper-Based Metal-Organic Framework Materials HKUST-1 and Cu-MOF-2. </w:t>
      </w:r>
      <w:r w:rsidRPr="005946B4">
        <w:rPr>
          <w:i/>
        </w:rPr>
        <w:t xml:space="preserve">J. Am. Chem. Soc. </w:t>
      </w:r>
      <w:r w:rsidRPr="005946B4">
        <w:rPr>
          <w:b/>
        </w:rPr>
        <w:t>2015,</w:t>
      </w:r>
      <w:r w:rsidRPr="005946B4">
        <w:t xml:space="preserve"> </w:t>
      </w:r>
      <w:r w:rsidRPr="005946B4">
        <w:rPr>
          <w:i/>
        </w:rPr>
        <w:t>137</w:t>
      </w:r>
      <w:r w:rsidRPr="005946B4">
        <w:t xml:space="preserve"> (31), 10009-15.</w:t>
      </w:r>
    </w:p>
    <w:p w14:paraId="603D7816" w14:textId="77777777" w:rsidR="009C7FAD" w:rsidRPr="005946B4" w:rsidRDefault="009C7FAD" w:rsidP="00D81804">
      <w:pPr>
        <w:pStyle w:val="EndNoteBibliography"/>
        <w:spacing w:after="0"/>
        <w:ind w:left="288" w:hanging="288"/>
        <w:jc w:val="both"/>
      </w:pPr>
      <w:r w:rsidRPr="005946B4">
        <w:t>69.</w:t>
      </w:r>
      <w:r w:rsidRPr="005946B4">
        <w:tab/>
        <w:t>Hu, Z.; Faucher, S.; Zhuo, Y.; Sun, Y.; Wang, S.; Zhao, D., Combination of Optimization and Metalated-Ligand Exchange: An Effective Approach to Functionalize UiO-66(Zr) MOFs for CO</w:t>
      </w:r>
      <w:r w:rsidRPr="005946B4">
        <w:rPr>
          <w:vertAlign w:val="subscript"/>
        </w:rPr>
        <w:t>2</w:t>
      </w:r>
      <w:r w:rsidRPr="005946B4">
        <w:t xml:space="preserve"> Separation. </w:t>
      </w:r>
      <w:r w:rsidRPr="005946B4">
        <w:rPr>
          <w:i/>
        </w:rPr>
        <w:t xml:space="preserve">Chem. Eur. J. </w:t>
      </w:r>
      <w:r w:rsidRPr="005946B4">
        <w:rPr>
          <w:b/>
        </w:rPr>
        <w:t>2015,</w:t>
      </w:r>
      <w:r w:rsidRPr="005946B4">
        <w:t xml:space="preserve"> </w:t>
      </w:r>
      <w:r w:rsidRPr="005946B4">
        <w:rPr>
          <w:i/>
        </w:rPr>
        <w:t>21</w:t>
      </w:r>
      <w:r w:rsidRPr="005946B4">
        <w:t xml:space="preserve"> (48), 17246-17255.</w:t>
      </w:r>
    </w:p>
    <w:p w14:paraId="3134CF11" w14:textId="77777777" w:rsidR="009C7FAD" w:rsidRPr="005946B4" w:rsidRDefault="009C7FAD" w:rsidP="00D81804">
      <w:pPr>
        <w:pStyle w:val="EndNoteBibliography"/>
        <w:spacing w:after="0"/>
        <w:ind w:left="288" w:hanging="288"/>
        <w:jc w:val="both"/>
      </w:pPr>
      <w:r w:rsidRPr="005946B4">
        <w:t>70.</w:t>
      </w:r>
      <w:r w:rsidRPr="005946B4">
        <w:tab/>
        <w:t xml:space="preserve">Garzon-Tovar, L.; Carne-Sanchez, A.; Carbonell, C.; Imaz, I.; Maspoch, D., Optimised room temperature, water-based synthesis of CPO-27-M metal-organic frameworks with high space-time yields. </w:t>
      </w:r>
      <w:r w:rsidRPr="005946B4">
        <w:rPr>
          <w:i/>
        </w:rPr>
        <w:t xml:space="preserve">J. Mater. Chem. A </w:t>
      </w:r>
      <w:r w:rsidRPr="005946B4">
        <w:rPr>
          <w:b/>
        </w:rPr>
        <w:t>2015,</w:t>
      </w:r>
      <w:r w:rsidRPr="005946B4">
        <w:t xml:space="preserve"> </w:t>
      </w:r>
      <w:r w:rsidRPr="005946B4">
        <w:rPr>
          <w:i/>
        </w:rPr>
        <w:t>3</w:t>
      </w:r>
      <w:r w:rsidRPr="005946B4">
        <w:t xml:space="preserve"> (41), 20819-20826.</w:t>
      </w:r>
    </w:p>
    <w:p w14:paraId="51F8884E" w14:textId="77777777" w:rsidR="009C7FAD" w:rsidRPr="005946B4" w:rsidRDefault="009C7FAD" w:rsidP="00D81804">
      <w:pPr>
        <w:pStyle w:val="EndNoteBibliography"/>
        <w:spacing w:after="0"/>
        <w:ind w:left="288" w:hanging="288"/>
        <w:jc w:val="both"/>
      </w:pPr>
      <w:r w:rsidRPr="005946B4">
        <w:t>71.</w:t>
      </w:r>
      <w:r w:rsidRPr="005946B4">
        <w:tab/>
        <w:t xml:space="preserve">Park, K. S.; Ni, Z.; Cote, A. P.; Choi, J. Y.; Huang, R.; Uribe-Romo, F. J.; Chae, H. K.; O'Keeffe, M.; Yaghi, O. M., Exceptional chemical and thermal stability of zeolitic imidazolate frameworks. </w:t>
      </w:r>
      <w:r w:rsidRPr="005946B4">
        <w:rPr>
          <w:i/>
        </w:rPr>
        <w:t xml:space="preserve">Proc. Natl. Acad. Sci. U.S.A. </w:t>
      </w:r>
      <w:r w:rsidRPr="005946B4">
        <w:rPr>
          <w:b/>
        </w:rPr>
        <w:t>2006,</w:t>
      </w:r>
      <w:r w:rsidRPr="005946B4">
        <w:t xml:space="preserve"> </w:t>
      </w:r>
      <w:r w:rsidRPr="005946B4">
        <w:rPr>
          <w:i/>
        </w:rPr>
        <w:t>103</w:t>
      </w:r>
      <w:r w:rsidRPr="005946B4">
        <w:t xml:space="preserve"> (27), 10186-91.</w:t>
      </w:r>
    </w:p>
    <w:p w14:paraId="4691FCF7" w14:textId="77777777" w:rsidR="009C7FAD" w:rsidRPr="005946B4" w:rsidRDefault="009C7FAD" w:rsidP="00D81804">
      <w:pPr>
        <w:pStyle w:val="EndNoteBibliography"/>
        <w:spacing w:after="0"/>
        <w:ind w:left="288" w:hanging="288"/>
        <w:jc w:val="both"/>
      </w:pPr>
      <w:r w:rsidRPr="005946B4">
        <w:t>72.</w:t>
      </w:r>
      <w:r w:rsidRPr="005946B4">
        <w:tab/>
        <w:t>Liang, Z.; Marshall, M.; Chaffee, A. L., CO</w:t>
      </w:r>
      <w:r w:rsidRPr="005946B4">
        <w:rPr>
          <w:vertAlign w:val="subscript"/>
        </w:rPr>
        <w:t>2</w:t>
      </w:r>
      <w:r w:rsidRPr="005946B4">
        <w:t xml:space="preserve"> adsorption, selectivity and water tolerance of pillared-layer metal organic frameworks. </w:t>
      </w:r>
      <w:r w:rsidRPr="005946B4">
        <w:rPr>
          <w:i/>
        </w:rPr>
        <w:t xml:space="preserve">Microporous Mesoporous Mater. </w:t>
      </w:r>
      <w:r w:rsidRPr="005946B4">
        <w:rPr>
          <w:b/>
        </w:rPr>
        <w:t>2010,</w:t>
      </w:r>
      <w:r w:rsidRPr="005946B4">
        <w:t xml:space="preserve"> </w:t>
      </w:r>
      <w:r w:rsidRPr="005946B4">
        <w:rPr>
          <w:i/>
        </w:rPr>
        <w:t>132</w:t>
      </w:r>
      <w:r w:rsidRPr="005946B4">
        <w:t xml:space="preserve"> (3), 305-310.</w:t>
      </w:r>
    </w:p>
    <w:p w14:paraId="69A26765" w14:textId="77777777" w:rsidR="009C7FAD" w:rsidRPr="005946B4" w:rsidRDefault="009C7FAD" w:rsidP="00D81804">
      <w:pPr>
        <w:pStyle w:val="EndNoteBibliography"/>
        <w:spacing w:after="0"/>
        <w:ind w:left="288" w:hanging="288"/>
        <w:jc w:val="both"/>
      </w:pPr>
      <w:r w:rsidRPr="005946B4">
        <w:t>73.</w:t>
      </w:r>
      <w:r w:rsidRPr="005946B4">
        <w:tab/>
        <w:t xml:space="preserve">Deng, H.; Grunder, S.; Cordova, K. E.; Valente, C.; Furukawa, H.; Hmadeh, M.; Gándara, F.; Whalley, A. C.; Liu, Z.; Asahina, S.; Kazumori, H.; O’Keeffe, M.; Terasaki, O.; Stoddart, J. F.; Yaghi, O. M., Large-Pore Apertures in a Series of Metal-Organic Frameworks. </w:t>
      </w:r>
      <w:r w:rsidRPr="005946B4">
        <w:rPr>
          <w:i/>
        </w:rPr>
        <w:t xml:space="preserve">Science </w:t>
      </w:r>
      <w:r w:rsidRPr="005946B4">
        <w:rPr>
          <w:b/>
        </w:rPr>
        <w:t>2012,</w:t>
      </w:r>
      <w:r w:rsidRPr="005946B4">
        <w:t xml:space="preserve"> </w:t>
      </w:r>
      <w:r w:rsidRPr="005946B4">
        <w:rPr>
          <w:i/>
        </w:rPr>
        <w:t>336</w:t>
      </w:r>
      <w:r w:rsidRPr="005946B4">
        <w:t xml:space="preserve"> (6084), 1018-1023.</w:t>
      </w:r>
    </w:p>
    <w:p w14:paraId="16657B77" w14:textId="77777777" w:rsidR="009C7FAD" w:rsidRPr="005946B4" w:rsidRDefault="009C7FAD" w:rsidP="00D81804">
      <w:pPr>
        <w:pStyle w:val="EndNoteBibliography"/>
        <w:spacing w:after="0"/>
        <w:ind w:left="288" w:hanging="288"/>
        <w:jc w:val="both"/>
      </w:pPr>
      <w:r w:rsidRPr="005946B4">
        <w:t>74.</w:t>
      </w:r>
      <w:r w:rsidRPr="005946B4">
        <w:tab/>
        <w:t xml:space="preserve">Feng, D.; Gu, Z. Y.; Li, J. R.; Jiang, H. L.; Wei, Z.; Zhou, H. C., Zirconium-metalloporphyrin PCN-222: mesoporous metal-organic frameworks with ultrahigh stability as biomimetic catalysts. </w:t>
      </w:r>
      <w:r w:rsidRPr="005946B4">
        <w:rPr>
          <w:i/>
        </w:rPr>
        <w:t xml:space="preserve">Angew. Chem. Int. Ed. Engl. </w:t>
      </w:r>
      <w:r w:rsidRPr="005946B4">
        <w:rPr>
          <w:b/>
        </w:rPr>
        <w:t>2012,</w:t>
      </w:r>
      <w:r w:rsidRPr="005946B4">
        <w:t xml:space="preserve"> </w:t>
      </w:r>
      <w:r w:rsidRPr="005946B4">
        <w:rPr>
          <w:i/>
        </w:rPr>
        <w:t>51</w:t>
      </w:r>
      <w:r w:rsidRPr="005946B4">
        <w:t xml:space="preserve"> (41), 10307-10.</w:t>
      </w:r>
    </w:p>
    <w:p w14:paraId="4E3E3BAD" w14:textId="77777777" w:rsidR="009C7FAD" w:rsidRPr="005946B4" w:rsidRDefault="009C7FAD" w:rsidP="00D81804">
      <w:pPr>
        <w:pStyle w:val="EndNoteBibliography"/>
        <w:spacing w:after="0"/>
        <w:ind w:left="288" w:hanging="288"/>
        <w:jc w:val="both"/>
      </w:pPr>
      <w:r w:rsidRPr="005946B4">
        <w:t>75.</w:t>
      </w:r>
      <w:r w:rsidRPr="005946B4">
        <w:tab/>
        <w:t xml:space="preserve">Mondloch, J. E.; Katz, M. J.; Isley, W. C., 3rd; Ghosh, P.; Liao, P.; Bury, W.; Wagner, G. W.; Hall, M. G.; DeCoste, J. B.; Peterson, G. W.; Snurr, R. Q.; Cramer, C. J.; Hupp, J. T.; Farha, O. K., Destruction of chemical warfare agents using metal-organic frameworks. </w:t>
      </w:r>
      <w:r w:rsidRPr="005946B4">
        <w:rPr>
          <w:i/>
        </w:rPr>
        <w:t xml:space="preserve">Nat. Mater. </w:t>
      </w:r>
      <w:r w:rsidRPr="005946B4">
        <w:rPr>
          <w:b/>
        </w:rPr>
        <w:t>2015,</w:t>
      </w:r>
      <w:r w:rsidRPr="005946B4">
        <w:t xml:space="preserve"> </w:t>
      </w:r>
      <w:r w:rsidRPr="005946B4">
        <w:rPr>
          <w:i/>
        </w:rPr>
        <w:t>14</w:t>
      </w:r>
      <w:r w:rsidRPr="005946B4">
        <w:t xml:space="preserve"> (5), 512-6.</w:t>
      </w:r>
    </w:p>
    <w:p w14:paraId="44844592" w14:textId="64B5614F" w:rsidR="00253B1E" w:rsidRPr="005946B4" w:rsidRDefault="009C7FAD" w:rsidP="00D81804">
      <w:pPr>
        <w:pStyle w:val="EndNoteBibliography"/>
        <w:spacing w:after="0"/>
        <w:ind w:left="288" w:hanging="288"/>
        <w:jc w:val="both"/>
      </w:pPr>
      <w:r w:rsidRPr="005946B4">
        <w:t>76.</w:t>
      </w:r>
      <w:r w:rsidRPr="005946B4">
        <w:tab/>
        <w:t xml:space="preserve">Wang, T. C.; Vermeulen, N. A.; Kim, I. S.; Martinson, A. B. F.; Stoddart, J. F.; Hupp, J. T.; Farha, O. K., Scalable synthesis and post-modification of a mesoporous metal-organic framework called NU-1000. </w:t>
      </w:r>
      <w:r w:rsidRPr="005946B4">
        <w:rPr>
          <w:i/>
        </w:rPr>
        <w:t xml:space="preserve">Nat. Protocols </w:t>
      </w:r>
      <w:r w:rsidRPr="005946B4">
        <w:rPr>
          <w:b/>
        </w:rPr>
        <w:t>2016,</w:t>
      </w:r>
      <w:r w:rsidRPr="005946B4">
        <w:t xml:space="preserve"> </w:t>
      </w:r>
      <w:r w:rsidRPr="005946B4">
        <w:rPr>
          <w:i/>
        </w:rPr>
        <w:t>11</w:t>
      </w:r>
      <w:r w:rsidRPr="005946B4">
        <w:t xml:space="preserve"> (1), 149-162.</w:t>
      </w:r>
    </w:p>
    <w:p w14:paraId="1D6300B9" w14:textId="77777777" w:rsidR="00253B1E" w:rsidRPr="005946B4" w:rsidRDefault="00253B1E">
      <w:pPr>
        <w:spacing w:after="0"/>
        <w:jc w:val="left"/>
        <w:rPr>
          <w:rFonts w:ascii="Times New Roman" w:hAnsi="Times New Roman"/>
          <w:noProof/>
          <w:sz w:val="16"/>
        </w:rPr>
      </w:pPr>
      <w:r w:rsidRPr="005946B4">
        <w:br w:type="page"/>
      </w:r>
    </w:p>
    <w:p w14:paraId="7356D1A3" w14:textId="4BD84038" w:rsidR="009C7FAD" w:rsidRPr="005946B4" w:rsidRDefault="009C7FAD" w:rsidP="00D81804">
      <w:pPr>
        <w:pStyle w:val="EndNoteBibliography"/>
        <w:spacing w:after="0"/>
        <w:ind w:left="288" w:hanging="288"/>
        <w:jc w:val="both"/>
      </w:pPr>
    </w:p>
    <w:p w14:paraId="61569E54" w14:textId="77777777" w:rsidR="00253B1E" w:rsidRPr="005946B4" w:rsidRDefault="009C7FAD" w:rsidP="00253B1E">
      <w:pPr>
        <w:pStyle w:val="TFReferencesSection"/>
      </w:pPr>
      <w:r w:rsidRPr="005946B4">
        <w:fldChar w:fldCharType="end"/>
      </w:r>
    </w:p>
    <w:p w14:paraId="7FF5C0CF" w14:textId="77777777" w:rsidR="00253B1E" w:rsidRPr="005946B4" w:rsidRDefault="00253B1E" w:rsidP="00253B1E">
      <w:pPr>
        <w:pStyle w:val="TFReferencesSection"/>
      </w:pPr>
    </w:p>
    <w:p w14:paraId="26CE71B9" w14:textId="77777777" w:rsidR="00253B1E" w:rsidRPr="005946B4" w:rsidRDefault="00253B1E" w:rsidP="00253B1E">
      <w:pPr>
        <w:pStyle w:val="TFReferencesSection"/>
        <w:sectPr w:rsidR="00253B1E" w:rsidRPr="005946B4" w:rsidSect="000912FE">
          <w:type w:val="continuous"/>
          <w:pgSz w:w="12240" w:h="15840"/>
          <w:pgMar w:top="720" w:right="1094" w:bottom="720" w:left="1094" w:header="720" w:footer="720" w:gutter="0"/>
          <w:cols w:num="2" w:space="461"/>
        </w:sectPr>
      </w:pPr>
    </w:p>
    <w:p w14:paraId="216DD732" w14:textId="11F2B31F" w:rsidR="000912FE" w:rsidRPr="005946B4" w:rsidRDefault="00253B1E" w:rsidP="00253B1E">
      <w:pPr>
        <w:pStyle w:val="TFReferencesSection"/>
        <w:rPr>
          <w:b/>
        </w:rPr>
      </w:pPr>
      <w:r w:rsidRPr="005946B4">
        <w:rPr>
          <w:b/>
        </w:rPr>
        <w:t>TOC Graphic:</w:t>
      </w:r>
    </w:p>
    <w:p w14:paraId="71E16A24" w14:textId="796E64E7" w:rsidR="00253B1E" w:rsidRPr="005946B4" w:rsidRDefault="00614D39" w:rsidP="00614D39">
      <w:pPr>
        <w:jc w:val="center"/>
      </w:pPr>
      <w:r w:rsidRPr="005946B4">
        <w:rPr>
          <w:noProof/>
          <w:lang w:val="en-CA" w:eastAsia="en-CA"/>
        </w:rPr>
        <w:drawing>
          <wp:inline distT="0" distB="0" distL="0" distR="0" wp14:anchorId="5D0F9EC7" wp14:editId="6CC26A21">
            <wp:extent cx="3035935" cy="1664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5935" cy="1664335"/>
                    </a:xfrm>
                    <a:prstGeom prst="rect">
                      <a:avLst/>
                    </a:prstGeom>
                    <a:noFill/>
                  </pic:spPr>
                </pic:pic>
              </a:graphicData>
            </a:graphic>
          </wp:inline>
        </w:drawing>
      </w:r>
    </w:p>
    <w:p w14:paraId="129BB99A" w14:textId="7B2C0735" w:rsidR="00253B1E" w:rsidRPr="005946B4" w:rsidRDefault="00253B1E" w:rsidP="00253B1E"/>
    <w:p w14:paraId="7B76D895" w14:textId="123CAABE" w:rsidR="00253B1E" w:rsidRPr="00253B1E" w:rsidRDefault="00253B1E" w:rsidP="00253B1E">
      <w:pPr>
        <w:pStyle w:val="TFReferencesSection"/>
      </w:pPr>
      <w:r w:rsidRPr="005946B4">
        <w:rPr>
          <w:b/>
        </w:rPr>
        <w:t>TOC Text:</w:t>
      </w:r>
      <w:r w:rsidRPr="005946B4">
        <w:t xml:space="preserve">  An environmentally benign solvent derived from waste cellulose has been successfully used in the synthesis of metal-organic frameworks.</w:t>
      </w:r>
    </w:p>
    <w:p w14:paraId="631D7A48" w14:textId="3DBFA056" w:rsidR="00253B1E" w:rsidRPr="00253B1E" w:rsidRDefault="00253B1E" w:rsidP="00253B1E"/>
    <w:sectPr w:rsidR="00253B1E" w:rsidRPr="00253B1E" w:rsidSect="00253B1E">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774AC3" w14:textId="77777777" w:rsidR="002D3A6F" w:rsidRDefault="002D3A6F">
      <w:r>
        <w:separator/>
      </w:r>
    </w:p>
    <w:p w14:paraId="207BF954" w14:textId="77777777" w:rsidR="002D3A6F" w:rsidRDefault="002D3A6F"/>
  </w:endnote>
  <w:endnote w:type="continuationSeparator" w:id="0">
    <w:p w14:paraId="03ABC4B7" w14:textId="77777777" w:rsidR="002D3A6F" w:rsidRDefault="002D3A6F">
      <w:r>
        <w:continuationSeparator/>
      </w:r>
    </w:p>
    <w:p w14:paraId="6FA65F91" w14:textId="77777777" w:rsidR="002D3A6F" w:rsidRDefault="002D3A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0720A507-6842-41B1-B7AC-EC9E37B0E2AC}"/>
  </w:font>
  <w:font w:name="Myriad Pro Light">
    <w:altName w:val="Corbe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Arno Pro">
    <w:altName w:val="Constant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embedRegular r:id="rId2" w:fontKey="{CA5C5175-F266-47FD-A103-3871579874BD}"/>
    <w:embedBold r:id="rId3" w:fontKey="{E2A489A5-A480-404B-9608-0475313A276B}"/>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442B77" w14:textId="77777777" w:rsidR="00C923D9" w:rsidRDefault="00C923D9">
    <w:pPr>
      <w:framePr w:wrap="around" w:vAnchor="text" w:hAnchor="margin" w:xAlign="right" w:y="1"/>
      <w:rPr>
        <w:rStyle w:val="PageNumber"/>
      </w:rPr>
    </w:pPr>
    <w:r>
      <w:rPr>
        <w:rStyle w:val="PageNumber"/>
      </w:rPr>
      <w:t xml:space="preserve">PAGE  </w:t>
    </w:r>
    <w:r>
      <w:rPr>
        <w:rStyle w:val="PageNumber"/>
        <w:noProof/>
      </w:rPr>
      <w:t>2</w:t>
    </w:r>
  </w:p>
  <w:p w14:paraId="4C44477A" w14:textId="77777777" w:rsidR="00C923D9" w:rsidRDefault="00C923D9">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2BCA1" w14:textId="77777777" w:rsidR="00C923D9" w:rsidRDefault="00C923D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4DDBCC" w14:textId="77777777" w:rsidR="002D3A6F" w:rsidRDefault="002D3A6F">
      <w:r>
        <w:separator/>
      </w:r>
    </w:p>
    <w:p w14:paraId="45F5CA2C" w14:textId="77777777" w:rsidR="002D3A6F" w:rsidRDefault="002D3A6F"/>
  </w:footnote>
  <w:footnote w:type="continuationSeparator" w:id="0">
    <w:p w14:paraId="6B79C43B" w14:textId="77777777" w:rsidR="002D3A6F" w:rsidRDefault="002D3A6F">
      <w:r>
        <w:continuationSeparator/>
      </w:r>
    </w:p>
    <w:p w14:paraId="3969ED84" w14:textId="77777777" w:rsidR="002D3A6F" w:rsidRDefault="002D3A6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TrueTypeFonts/>
  <w:saveSubsetFonts/>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en-CA"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hem Society&lt;/Style&gt;&lt;LeftDelim&gt;{&lt;/LeftDelim&gt;&lt;RightDelim&gt;}&lt;/RightDelim&gt;&lt;FontName&gt;Times New Roman&lt;/FontName&gt;&lt;FontSize&gt;8&lt;/FontSize&gt;&lt;ReflistTitle&gt;&lt;/ReflistTitle&gt;&lt;StartingRefnum&gt;1&lt;/StartingRefnum&gt;&lt;FirstLineIndent&gt;0&lt;/FirstLineIndent&gt;&lt;HangingIndent&gt;17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92srzmpvee9exftzvrw5ateapse522t2r&quot;&gt;EndNote LYNNCEY&amp;apos;S Library&lt;record-ids&gt;&lt;item&gt;3&lt;/item&gt;&lt;item&gt;19&lt;/item&gt;&lt;item&gt;101&lt;/item&gt;&lt;item&gt;106&lt;/item&gt;&lt;item&gt;110&lt;/item&gt;&lt;item&gt;116&lt;/item&gt;&lt;item&gt;117&lt;/item&gt;&lt;item&gt;142&lt;/item&gt;&lt;item&gt;183&lt;/item&gt;&lt;item&gt;321&lt;/item&gt;&lt;item&gt;325&lt;/item&gt;&lt;item&gt;336&lt;/item&gt;&lt;item&gt;441&lt;/item&gt;&lt;item&gt;555&lt;/item&gt;&lt;item&gt;622&lt;/item&gt;&lt;item&gt;871&lt;/item&gt;&lt;item&gt;899&lt;/item&gt;&lt;item&gt;902&lt;/item&gt;&lt;item&gt;903&lt;/item&gt;&lt;item&gt;917&lt;/item&gt;&lt;item&gt;918&lt;/item&gt;&lt;item&gt;919&lt;/item&gt;&lt;item&gt;947&lt;/item&gt;&lt;item&gt;949&lt;/item&gt;&lt;item&gt;950&lt;/item&gt;&lt;item&gt;953&lt;/item&gt;&lt;item&gt;959&lt;/item&gt;&lt;item&gt;961&lt;/item&gt;&lt;item&gt;962&lt;/item&gt;&lt;item&gt;963&lt;/item&gt;&lt;item&gt;964&lt;/item&gt;&lt;item&gt;965&lt;/item&gt;&lt;item&gt;966&lt;/item&gt;&lt;item&gt;967&lt;/item&gt;&lt;item&gt;968&lt;/item&gt;&lt;item&gt;970&lt;/item&gt;&lt;item&gt;971&lt;/item&gt;&lt;item&gt;973&lt;/item&gt;&lt;item&gt;974&lt;/item&gt;&lt;item&gt;985&lt;/item&gt;&lt;item&gt;1000&lt;/item&gt;&lt;item&gt;1023&lt;/item&gt;&lt;item&gt;1026&lt;/item&gt;&lt;item&gt;1028&lt;/item&gt;&lt;item&gt;1031&lt;/item&gt;&lt;item&gt;1033&lt;/item&gt;&lt;item&gt;1034&lt;/item&gt;&lt;item&gt;1035&lt;/item&gt;&lt;item&gt;1036&lt;/item&gt;&lt;item&gt;1037&lt;/item&gt;&lt;item&gt;1038&lt;/item&gt;&lt;item&gt;1039&lt;/item&gt;&lt;item&gt;1094&lt;/item&gt;&lt;item&gt;1095&lt;/item&gt;&lt;item&gt;1107&lt;/item&gt;&lt;item&gt;1108&lt;/item&gt;&lt;item&gt;1109&lt;/item&gt;&lt;item&gt;1111&lt;/item&gt;&lt;item&gt;1112&lt;/item&gt;&lt;item&gt;1113&lt;/item&gt;&lt;item&gt;1114&lt;/item&gt;&lt;item&gt;1187&lt;/item&gt;&lt;item&gt;1219&lt;/item&gt;&lt;item&gt;1280&lt;/item&gt;&lt;item&gt;1281&lt;/item&gt;&lt;/record-ids&gt;&lt;/item&gt;&lt;/Libraries&gt;"/>
  </w:docVars>
  <w:rsids>
    <w:rsidRoot w:val="00150A39"/>
    <w:rsid w:val="00005104"/>
    <w:rsid w:val="000125D9"/>
    <w:rsid w:val="00013396"/>
    <w:rsid w:val="000201D0"/>
    <w:rsid w:val="0003046A"/>
    <w:rsid w:val="00033B2D"/>
    <w:rsid w:val="00034EB1"/>
    <w:rsid w:val="0003516C"/>
    <w:rsid w:val="00040EE8"/>
    <w:rsid w:val="00043731"/>
    <w:rsid w:val="000650DC"/>
    <w:rsid w:val="00066D6A"/>
    <w:rsid w:val="00083BCB"/>
    <w:rsid w:val="000912FE"/>
    <w:rsid w:val="000A65BB"/>
    <w:rsid w:val="000D2D84"/>
    <w:rsid w:val="000E75E3"/>
    <w:rsid w:val="000F194F"/>
    <w:rsid w:val="000F6CB4"/>
    <w:rsid w:val="0010167C"/>
    <w:rsid w:val="00101D1F"/>
    <w:rsid w:val="00102218"/>
    <w:rsid w:val="00104FAC"/>
    <w:rsid w:val="0011185C"/>
    <w:rsid w:val="00121364"/>
    <w:rsid w:val="001216C9"/>
    <w:rsid w:val="00127620"/>
    <w:rsid w:val="001379DD"/>
    <w:rsid w:val="00141659"/>
    <w:rsid w:val="001468C7"/>
    <w:rsid w:val="00150A39"/>
    <w:rsid w:val="0015109A"/>
    <w:rsid w:val="00154AD4"/>
    <w:rsid w:val="00157207"/>
    <w:rsid w:val="00157E12"/>
    <w:rsid w:val="001717B6"/>
    <w:rsid w:val="00174DCF"/>
    <w:rsid w:val="001B52D8"/>
    <w:rsid w:val="001D6A4A"/>
    <w:rsid w:val="001E451C"/>
    <w:rsid w:val="002031A2"/>
    <w:rsid w:val="0020518B"/>
    <w:rsid w:val="00207D13"/>
    <w:rsid w:val="0024315A"/>
    <w:rsid w:val="0024409A"/>
    <w:rsid w:val="00253B1E"/>
    <w:rsid w:val="002729FB"/>
    <w:rsid w:val="00282939"/>
    <w:rsid w:val="0029345B"/>
    <w:rsid w:val="0029676C"/>
    <w:rsid w:val="002A7098"/>
    <w:rsid w:val="002A7D96"/>
    <w:rsid w:val="002C3431"/>
    <w:rsid w:val="002D0B8E"/>
    <w:rsid w:val="002D3A6F"/>
    <w:rsid w:val="00310911"/>
    <w:rsid w:val="00312185"/>
    <w:rsid w:val="003440B6"/>
    <w:rsid w:val="0035002E"/>
    <w:rsid w:val="003547B0"/>
    <w:rsid w:val="00357396"/>
    <w:rsid w:val="003651D6"/>
    <w:rsid w:val="003679A1"/>
    <w:rsid w:val="0037023A"/>
    <w:rsid w:val="00387BE9"/>
    <w:rsid w:val="003A0F5F"/>
    <w:rsid w:val="003B1820"/>
    <w:rsid w:val="003B4AF3"/>
    <w:rsid w:val="003B4B49"/>
    <w:rsid w:val="003C2BE3"/>
    <w:rsid w:val="003E5207"/>
    <w:rsid w:val="003F08EC"/>
    <w:rsid w:val="003F1826"/>
    <w:rsid w:val="003F79C4"/>
    <w:rsid w:val="0041079D"/>
    <w:rsid w:val="00421010"/>
    <w:rsid w:val="00422950"/>
    <w:rsid w:val="00427112"/>
    <w:rsid w:val="00451728"/>
    <w:rsid w:val="004564CF"/>
    <w:rsid w:val="0049449E"/>
    <w:rsid w:val="00496B72"/>
    <w:rsid w:val="004A742B"/>
    <w:rsid w:val="004B1207"/>
    <w:rsid w:val="004E35E0"/>
    <w:rsid w:val="004E6FF7"/>
    <w:rsid w:val="00511DD2"/>
    <w:rsid w:val="005327A4"/>
    <w:rsid w:val="005329C7"/>
    <w:rsid w:val="00551789"/>
    <w:rsid w:val="00552A07"/>
    <w:rsid w:val="0056081E"/>
    <w:rsid w:val="0057184F"/>
    <w:rsid w:val="00571EBF"/>
    <w:rsid w:val="005754B8"/>
    <w:rsid w:val="00575965"/>
    <w:rsid w:val="00591A57"/>
    <w:rsid w:val="00593FF1"/>
    <w:rsid w:val="005946B4"/>
    <w:rsid w:val="0059535F"/>
    <w:rsid w:val="005B57D6"/>
    <w:rsid w:val="005D0C10"/>
    <w:rsid w:val="005D2065"/>
    <w:rsid w:val="005D707E"/>
    <w:rsid w:val="005F5C5C"/>
    <w:rsid w:val="00604E00"/>
    <w:rsid w:val="00604F23"/>
    <w:rsid w:val="00614D39"/>
    <w:rsid w:val="00614F2E"/>
    <w:rsid w:val="00616D68"/>
    <w:rsid w:val="00626DC5"/>
    <w:rsid w:val="00631B3F"/>
    <w:rsid w:val="00631E32"/>
    <w:rsid w:val="0064353C"/>
    <w:rsid w:val="006532A9"/>
    <w:rsid w:val="00662409"/>
    <w:rsid w:val="006641C5"/>
    <w:rsid w:val="00666854"/>
    <w:rsid w:val="00681159"/>
    <w:rsid w:val="0068406E"/>
    <w:rsid w:val="006918A1"/>
    <w:rsid w:val="006A4EE2"/>
    <w:rsid w:val="006B0422"/>
    <w:rsid w:val="006B2581"/>
    <w:rsid w:val="006B5780"/>
    <w:rsid w:val="006C5E19"/>
    <w:rsid w:val="006D7CB3"/>
    <w:rsid w:val="006E0538"/>
    <w:rsid w:val="006E6BC5"/>
    <w:rsid w:val="006F268D"/>
    <w:rsid w:val="006F6F4E"/>
    <w:rsid w:val="007009DA"/>
    <w:rsid w:val="0071182A"/>
    <w:rsid w:val="007130C0"/>
    <w:rsid w:val="00715C74"/>
    <w:rsid w:val="007179F0"/>
    <w:rsid w:val="00725E67"/>
    <w:rsid w:val="007331FF"/>
    <w:rsid w:val="007629D3"/>
    <w:rsid w:val="007740F2"/>
    <w:rsid w:val="00780840"/>
    <w:rsid w:val="007B67CC"/>
    <w:rsid w:val="007C1383"/>
    <w:rsid w:val="007C7501"/>
    <w:rsid w:val="007E19EA"/>
    <w:rsid w:val="007E30E0"/>
    <w:rsid w:val="007F3FDD"/>
    <w:rsid w:val="007F5AF8"/>
    <w:rsid w:val="007F6792"/>
    <w:rsid w:val="00803489"/>
    <w:rsid w:val="0081260C"/>
    <w:rsid w:val="0081773F"/>
    <w:rsid w:val="00831878"/>
    <w:rsid w:val="008348A2"/>
    <w:rsid w:val="00835CBD"/>
    <w:rsid w:val="00865479"/>
    <w:rsid w:val="008655C0"/>
    <w:rsid w:val="008B3498"/>
    <w:rsid w:val="008D2DFE"/>
    <w:rsid w:val="008D3D15"/>
    <w:rsid w:val="008D567C"/>
    <w:rsid w:val="008E49DE"/>
    <w:rsid w:val="008F2CA9"/>
    <w:rsid w:val="0092037A"/>
    <w:rsid w:val="009246AD"/>
    <w:rsid w:val="00927CDC"/>
    <w:rsid w:val="0093702B"/>
    <w:rsid w:val="00940438"/>
    <w:rsid w:val="00957C0B"/>
    <w:rsid w:val="00967927"/>
    <w:rsid w:val="00976CB3"/>
    <w:rsid w:val="00984F9E"/>
    <w:rsid w:val="009C7FAD"/>
    <w:rsid w:val="009D44B2"/>
    <w:rsid w:val="009F2525"/>
    <w:rsid w:val="009F3CA9"/>
    <w:rsid w:val="00A02D62"/>
    <w:rsid w:val="00A0785A"/>
    <w:rsid w:val="00A23F65"/>
    <w:rsid w:val="00A268DF"/>
    <w:rsid w:val="00A269C9"/>
    <w:rsid w:val="00A444E1"/>
    <w:rsid w:val="00A460B5"/>
    <w:rsid w:val="00A46C91"/>
    <w:rsid w:val="00A66999"/>
    <w:rsid w:val="00A66EDD"/>
    <w:rsid w:val="00A71C00"/>
    <w:rsid w:val="00AC06F7"/>
    <w:rsid w:val="00AC1839"/>
    <w:rsid w:val="00AC5F97"/>
    <w:rsid w:val="00AC6438"/>
    <w:rsid w:val="00AD5DB5"/>
    <w:rsid w:val="00AE4371"/>
    <w:rsid w:val="00AE449C"/>
    <w:rsid w:val="00AE4B97"/>
    <w:rsid w:val="00AF1765"/>
    <w:rsid w:val="00AF2AD1"/>
    <w:rsid w:val="00AF3D17"/>
    <w:rsid w:val="00B01078"/>
    <w:rsid w:val="00B25365"/>
    <w:rsid w:val="00B42C29"/>
    <w:rsid w:val="00B563D9"/>
    <w:rsid w:val="00B71491"/>
    <w:rsid w:val="00B74DD6"/>
    <w:rsid w:val="00B7618D"/>
    <w:rsid w:val="00B77AF1"/>
    <w:rsid w:val="00B85909"/>
    <w:rsid w:val="00B875D7"/>
    <w:rsid w:val="00B9167D"/>
    <w:rsid w:val="00B97259"/>
    <w:rsid w:val="00BB1134"/>
    <w:rsid w:val="00BC3E2A"/>
    <w:rsid w:val="00BD0668"/>
    <w:rsid w:val="00BD4D83"/>
    <w:rsid w:val="00BD5122"/>
    <w:rsid w:val="00BE2CD5"/>
    <w:rsid w:val="00BE533F"/>
    <w:rsid w:val="00BE5D98"/>
    <w:rsid w:val="00BE7B2E"/>
    <w:rsid w:val="00BF5DE0"/>
    <w:rsid w:val="00BF667F"/>
    <w:rsid w:val="00C0507A"/>
    <w:rsid w:val="00C06CFC"/>
    <w:rsid w:val="00C168F2"/>
    <w:rsid w:val="00C30403"/>
    <w:rsid w:val="00C3520E"/>
    <w:rsid w:val="00C43F21"/>
    <w:rsid w:val="00C45E7B"/>
    <w:rsid w:val="00C52D4F"/>
    <w:rsid w:val="00C64319"/>
    <w:rsid w:val="00C72D78"/>
    <w:rsid w:val="00C77856"/>
    <w:rsid w:val="00C83973"/>
    <w:rsid w:val="00C9140C"/>
    <w:rsid w:val="00C923D9"/>
    <w:rsid w:val="00CA15CA"/>
    <w:rsid w:val="00CD2486"/>
    <w:rsid w:val="00CE1C3F"/>
    <w:rsid w:val="00CF3415"/>
    <w:rsid w:val="00D0596F"/>
    <w:rsid w:val="00D13B1B"/>
    <w:rsid w:val="00D36AA5"/>
    <w:rsid w:val="00D44D69"/>
    <w:rsid w:val="00D61DBF"/>
    <w:rsid w:val="00D66756"/>
    <w:rsid w:val="00D707FA"/>
    <w:rsid w:val="00D81804"/>
    <w:rsid w:val="00D83A1F"/>
    <w:rsid w:val="00D86677"/>
    <w:rsid w:val="00D928D2"/>
    <w:rsid w:val="00DC13BB"/>
    <w:rsid w:val="00DD1EEC"/>
    <w:rsid w:val="00DD29EF"/>
    <w:rsid w:val="00DD746C"/>
    <w:rsid w:val="00DE78D2"/>
    <w:rsid w:val="00DF59F4"/>
    <w:rsid w:val="00DF683D"/>
    <w:rsid w:val="00DF7DED"/>
    <w:rsid w:val="00E074F2"/>
    <w:rsid w:val="00E2340D"/>
    <w:rsid w:val="00E32A18"/>
    <w:rsid w:val="00E46BD3"/>
    <w:rsid w:val="00E50D04"/>
    <w:rsid w:val="00E65825"/>
    <w:rsid w:val="00E75388"/>
    <w:rsid w:val="00E82509"/>
    <w:rsid w:val="00E84CB9"/>
    <w:rsid w:val="00E86FA7"/>
    <w:rsid w:val="00E96302"/>
    <w:rsid w:val="00EA282F"/>
    <w:rsid w:val="00EB64CF"/>
    <w:rsid w:val="00EE7210"/>
    <w:rsid w:val="00EF0045"/>
    <w:rsid w:val="00EF1A39"/>
    <w:rsid w:val="00EF2512"/>
    <w:rsid w:val="00EF7ECF"/>
    <w:rsid w:val="00F103D7"/>
    <w:rsid w:val="00F10E56"/>
    <w:rsid w:val="00F52051"/>
    <w:rsid w:val="00F5421E"/>
    <w:rsid w:val="00F8537A"/>
    <w:rsid w:val="00F948B7"/>
    <w:rsid w:val="00F97782"/>
    <w:rsid w:val="00FA2A66"/>
    <w:rsid w:val="00FA6EDE"/>
    <w:rsid w:val="00FD54BA"/>
    <w:rsid w:val="00FF1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9F99C9"/>
  <w15:docId w15:val="{CB1E9970-377B-4B80-8002-09EB6CC33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3">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C06F7"/>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253B1E"/>
    <w:pPr>
      <w:spacing w:after="0"/>
      <w:ind w:left="288" w:hanging="288"/>
    </w:pPr>
    <w:rPr>
      <w:rFonts w:ascii="Arno Pro" w:hAnsi="Arno Pro"/>
      <w:kern w:val="19"/>
      <w:sz w:val="18"/>
      <w:szCs w:val="18"/>
    </w:rPr>
  </w:style>
  <w:style w:type="paragraph" w:customStyle="1" w:styleId="TAMainText">
    <w:name w:val="TA_Main_Text"/>
    <w:basedOn w:val="Normal"/>
    <w:link w:val="TAMainTextChar"/>
    <w:autoRedefine/>
    <w:rsid w:val="008E49DE"/>
    <w:pPr>
      <w:spacing w:after="60"/>
      <w:ind w:firstLine="284"/>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table" w:customStyle="1" w:styleId="PlainTable21">
    <w:name w:val="Plain Table 21"/>
    <w:basedOn w:val="TableNormal"/>
    <w:uiPriority w:val="42"/>
    <w:rsid w:val="00571EBF"/>
    <w:rPr>
      <w:rFonts w:asciiTheme="minorHAnsi" w:eastAsiaTheme="minorEastAsia"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SCI02FigureSchemeChartwithtopbar">
    <w:name w:val="RSC I02 Figure/Scheme/Chart with top bar"/>
    <w:basedOn w:val="Normal"/>
    <w:link w:val="RSCI02FigureSchemeChartwithtopbarChar"/>
    <w:qFormat/>
    <w:rsid w:val="00976CB3"/>
    <w:pPr>
      <w:pBdr>
        <w:top w:val="single" w:sz="12" w:space="5" w:color="999999"/>
      </w:pBdr>
      <w:spacing w:before="120" w:after="40"/>
    </w:pPr>
    <w:rPr>
      <w:rFonts w:asciiTheme="minorHAnsi" w:eastAsiaTheme="minorEastAsia" w:hAnsiTheme="minorHAnsi"/>
      <w:w w:val="108"/>
      <w:sz w:val="14"/>
      <w:szCs w:val="18"/>
      <w:lang w:val="en-GB"/>
    </w:rPr>
  </w:style>
  <w:style w:type="character" w:customStyle="1" w:styleId="RSCI02FigureSchemeChartwithtopbarChar">
    <w:name w:val="RSC I02 Figure/Scheme/Chart with top bar Char"/>
    <w:basedOn w:val="DefaultParagraphFont"/>
    <w:link w:val="RSCI02FigureSchemeChartwithtopbar"/>
    <w:rsid w:val="00976CB3"/>
    <w:rPr>
      <w:rFonts w:asciiTheme="minorHAnsi" w:eastAsiaTheme="minorEastAsia" w:hAnsiTheme="minorHAnsi"/>
      <w:w w:val="108"/>
      <w:sz w:val="14"/>
      <w:szCs w:val="18"/>
      <w:lang w:val="en-GB"/>
    </w:rPr>
  </w:style>
  <w:style w:type="paragraph" w:customStyle="1" w:styleId="RSCI05CaptiontoFigureSchemeChartwithbottombar">
    <w:name w:val="RSC I05 Caption to Figure/Scheme/Chart with bottom bar"/>
    <w:link w:val="RSCI05CaptiontoFigureSchemeChartwithbottombarChar"/>
    <w:qFormat/>
    <w:rsid w:val="00976CB3"/>
    <w:pPr>
      <w:pBdr>
        <w:bottom w:val="single" w:sz="12" w:space="1" w:color="A6A6A6" w:themeColor="background1" w:themeShade="A6"/>
      </w:pBdr>
      <w:spacing w:after="200" w:line="276" w:lineRule="auto"/>
      <w:jc w:val="both"/>
    </w:pPr>
    <w:rPr>
      <w:rFonts w:asciiTheme="minorHAnsi" w:eastAsiaTheme="minorEastAsia" w:hAnsiTheme="minorHAnsi" w:cstheme="minorBidi"/>
      <w:bCs/>
      <w:sz w:val="14"/>
      <w:szCs w:val="18"/>
      <w:lang w:val="en-GB"/>
    </w:rPr>
  </w:style>
  <w:style w:type="character" w:customStyle="1" w:styleId="RSCI05CaptiontoFigureSchemeChartwithbottombarChar">
    <w:name w:val="RSC I05 Caption to Figure/Scheme/Chart with bottom bar Char"/>
    <w:basedOn w:val="DefaultParagraphFont"/>
    <w:link w:val="RSCI05CaptiontoFigureSchemeChartwithbottombar"/>
    <w:rsid w:val="00976CB3"/>
    <w:rPr>
      <w:rFonts w:asciiTheme="minorHAnsi" w:eastAsiaTheme="minorEastAsia" w:hAnsiTheme="minorHAnsi" w:cstheme="minorBidi"/>
      <w:bCs/>
      <w:sz w:val="14"/>
      <w:szCs w:val="18"/>
      <w:lang w:val="en-GB"/>
    </w:rPr>
  </w:style>
  <w:style w:type="paragraph" w:customStyle="1" w:styleId="RSCI01FigureSchemeChartwithbottombar">
    <w:name w:val="RSC I01 Figure/Scheme/Chart with bottom bar"/>
    <w:basedOn w:val="Normal"/>
    <w:link w:val="RSCI01FigureSchemeChartwithbottombarChar"/>
    <w:qFormat/>
    <w:rsid w:val="00976CB3"/>
    <w:pPr>
      <w:pBdr>
        <w:bottom w:val="single" w:sz="12" w:space="5" w:color="999999"/>
      </w:pBdr>
      <w:spacing w:before="40" w:after="120" w:line="120" w:lineRule="exact"/>
    </w:pPr>
    <w:rPr>
      <w:rFonts w:asciiTheme="minorHAnsi" w:eastAsiaTheme="minorEastAsia" w:hAnsiTheme="minorHAnsi" w:cstheme="minorHAnsi"/>
      <w:w w:val="108"/>
      <w:sz w:val="14"/>
      <w:szCs w:val="14"/>
      <w:lang w:val="en-GB"/>
    </w:rPr>
  </w:style>
  <w:style w:type="character" w:customStyle="1" w:styleId="RSCI01FigureSchemeChartwithbottombarChar">
    <w:name w:val="RSC I01 Figure/Scheme/Chart with bottom bar Char"/>
    <w:basedOn w:val="DefaultParagraphFont"/>
    <w:link w:val="RSCI01FigureSchemeChartwithbottombar"/>
    <w:rsid w:val="00976CB3"/>
    <w:rPr>
      <w:rFonts w:asciiTheme="minorHAnsi" w:eastAsiaTheme="minorEastAsia" w:hAnsiTheme="minorHAnsi" w:cstheme="minorHAnsi"/>
      <w:w w:val="108"/>
      <w:sz w:val="14"/>
      <w:szCs w:val="14"/>
      <w:lang w:val="en-GB"/>
    </w:rPr>
  </w:style>
  <w:style w:type="table" w:styleId="TableGrid">
    <w:name w:val="Table Grid"/>
    <w:basedOn w:val="TableNormal"/>
    <w:uiPriority w:val="59"/>
    <w:rsid w:val="009F2525"/>
    <w:rPr>
      <w:rFonts w:asciiTheme="minorHAnsi" w:eastAsiaTheme="minorEastAsia"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T01TableTitlewithtopbar">
    <w:name w:val="RSC T01 Table Title with top bar"/>
    <w:basedOn w:val="Normal"/>
    <w:link w:val="RSCT01TableTitlewithtopbarChar"/>
    <w:qFormat/>
    <w:rsid w:val="009F2525"/>
    <w:pPr>
      <w:keepNext/>
      <w:keepLines/>
      <w:pBdr>
        <w:top w:val="single" w:sz="12" w:space="1" w:color="999999"/>
        <w:bottom w:val="single" w:sz="6" w:space="1" w:color="auto"/>
      </w:pBdr>
      <w:spacing w:before="120" w:after="120" w:line="200" w:lineRule="exact"/>
    </w:pPr>
    <w:rPr>
      <w:rFonts w:asciiTheme="minorHAnsi" w:hAnsiTheme="minorHAnsi"/>
      <w:sz w:val="14"/>
      <w:lang w:val="en-GB" w:eastAsia="en-GB"/>
    </w:rPr>
  </w:style>
  <w:style w:type="paragraph" w:customStyle="1" w:styleId="RSCT03TableBody">
    <w:name w:val="RSC T03 Table Body"/>
    <w:basedOn w:val="Normal"/>
    <w:link w:val="RSCT03TableBodyChar"/>
    <w:qFormat/>
    <w:rsid w:val="009F2525"/>
    <w:pPr>
      <w:keepNext/>
      <w:keepLines/>
      <w:spacing w:after="0" w:line="220" w:lineRule="exact"/>
      <w:jc w:val="center"/>
    </w:pPr>
    <w:rPr>
      <w:rFonts w:asciiTheme="minorHAnsi" w:hAnsiTheme="minorHAnsi"/>
      <w:sz w:val="16"/>
      <w:szCs w:val="16"/>
      <w:lang w:val="en-GB" w:eastAsia="en-GB"/>
    </w:rPr>
  </w:style>
  <w:style w:type="character" w:customStyle="1" w:styleId="RSCT01TableTitlewithtopbarChar">
    <w:name w:val="RSC T01 Table Title with top bar Char"/>
    <w:basedOn w:val="DefaultParagraphFont"/>
    <w:link w:val="RSCT01TableTitlewithtopbar"/>
    <w:rsid w:val="009F2525"/>
    <w:rPr>
      <w:rFonts w:asciiTheme="minorHAnsi" w:hAnsiTheme="minorHAnsi"/>
      <w:sz w:val="14"/>
      <w:lang w:val="en-GB" w:eastAsia="en-GB"/>
    </w:rPr>
  </w:style>
  <w:style w:type="character" w:customStyle="1" w:styleId="RSCT03TableBodyChar">
    <w:name w:val="RSC T03 Table Body Char"/>
    <w:basedOn w:val="DefaultParagraphFont"/>
    <w:link w:val="RSCT03TableBody"/>
    <w:rsid w:val="009F2525"/>
    <w:rPr>
      <w:rFonts w:asciiTheme="minorHAnsi" w:hAnsiTheme="minorHAnsi"/>
      <w:sz w:val="16"/>
      <w:szCs w:val="16"/>
      <w:lang w:val="en-GB" w:eastAsia="en-GB"/>
    </w:rPr>
  </w:style>
  <w:style w:type="paragraph" w:customStyle="1" w:styleId="EndNoteBibliographyTitle">
    <w:name w:val="EndNote Bibliography Title"/>
    <w:basedOn w:val="Normal"/>
    <w:link w:val="EndNoteBibliographyTitleChar"/>
    <w:rsid w:val="00BE2CD5"/>
    <w:pPr>
      <w:spacing w:after="0"/>
      <w:jc w:val="center"/>
    </w:pPr>
    <w:rPr>
      <w:rFonts w:ascii="Times New Roman" w:hAnsi="Times New Roman"/>
      <w:noProof/>
      <w:sz w:val="16"/>
    </w:rPr>
  </w:style>
  <w:style w:type="character" w:customStyle="1" w:styleId="TAMainTextChar">
    <w:name w:val="TA_Main_Text Char"/>
    <w:basedOn w:val="DefaultParagraphFont"/>
    <w:link w:val="TAMainText"/>
    <w:rsid w:val="008E49DE"/>
    <w:rPr>
      <w:rFonts w:ascii="Arno Pro" w:hAnsi="Arno Pro"/>
      <w:kern w:val="21"/>
      <w:sz w:val="19"/>
    </w:rPr>
  </w:style>
  <w:style w:type="character" w:customStyle="1" w:styleId="EndNoteBibliographyTitleChar">
    <w:name w:val="EndNote Bibliography Title Char"/>
    <w:basedOn w:val="TAMainTextChar"/>
    <w:link w:val="EndNoteBibliographyTitle"/>
    <w:rsid w:val="00BE2CD5"/>
    <w:rPr>
      <w:rFonts w:ascii="Times New Roman" w:hAnsi="Times New Roman"/>
      <w:noProof/>
      <w:kern w:val="21"/>
      <w:sz w:val="16"/>
    </w:rPr>
  </w:style>
  <w:style w:type="paragraph" w:customStyle="1" w:styleId="EndNoteBibliography">
    <w:name w:val="EndNote Bibliography"/>
    <w:basedOn w:val="Normal"/>
    <w:link w:val="EndNoteBibliographyChar"/>
    <w:rsid w:val="00BE2CD5"/>
    <w:pPr>
      <w:jc w:val="center"/>
    </w:pPr>
    <w:rPr>
      <w:rFonts w:ascii="Times New Roman" w:hAnsi="Times New Roman"/>
      <w:noProof/>
      <w:sz w:val="16"/>
    </w:rPr>
  </w:style>
  <w:style w:type="character" w:customStyle="1" w:styleId="EndNoteBibliographyChar">
    <w:name w:val="EndNote Bibliography Char"/>
    <w:basedOn w:val="TAMainTextChar"/>
    <w:link w:val="EndNoteBibliography"/>
    <w:rsid w:val="00BE2CD5"/>
    <w:rPr>
      <w:rFonts w:ascii="Times New Roman" w:hAnsi="Times New Roman"/>
      <w:noProof/>
      <w:kern w:val="21"/>
      <w:sz w:val="16"/>
    </w:rPr>
  </w:style>
  <w:style w:type="character" w:styleId="LineNumber">
    <w:name w:val="line number"/>
    <w:basedOn w:val="DefaultParagraphFont"/>
    <w:semiHidden/>
    <w:unhideWhenUsed/>
    <w:rsid w:val="003B1820"/>
  </w:style>
  <w:style w:type="character" w:styleId="CommentReference">
    <w:name w:val="annotation reference"/>
    <w:basedOn w:val="DefaultParagraphFont"/>
    <w:semiHidden/>
    <w:unhideWhenUsed/>
    <w:rsid w:val="0029676C"/>
    <w:rPr>
      <w:sz w:val="16"/>
      <w:szCs w:val="16"/>
    </w:rPr>
  </w:style>
  <w:style w:type="paragraph" w:styleId="CommentText">
    <w:name w:val="annotation text"/>
    <w:basedOn w:val="Normal"/>
    <w:link w:val="CommentTextChar"/>
    <w:semiHidden/>
    <w:unhideWhenUsed/>
    <w:rsid w:val="0029676C"/>
    <w:rPr>
      <w:sz w:val="20"/>
    </w:rPr>
  </w:style>
  <w:style w:type="character" w:customStyle="1" w:styleId="CommentTextChar">
    <w:name w:val="Comment Text Char"/>
    <w:basedOn w:val="DefaultParagraphFont"/>
    <w:link w:val="CommentText"/>
    <w:semiHidden/>
    <w:rsid w:val="0029676C"/>
    <w:rPr>
      <w:rFonts w:ascii="Times" w:hAnsi="Times"/>
    </w:rPr>
  </w:style>
  <w:style w:type="paragraph" w:styleId="CommentSubject">
    <w:name w:val="annotation subject"/>
    <w:basedOn w:val="CommentText"/>
    <w:next w:val="CommentText"/>
    <w:link w:val="CommentSubjectChar"/>
    <w:semiHidden/>
    <w:unhideWhenUsed/>
    <w:rsid w:val="0029676C"/>
    <w:rPr>
      <w:b/>
      <w:bCs/>
    </w:rPr>
  </w:style>
  <w:style w:type="character" w:customStyle="1" w:styleId="CommentSubjectChar">
    <w:name w:val="Comment Subject Char"/>
    <w:basedOn w:val="CommentTextChar"/>
    <w:link w:val="CommentSubject"/>
    <w:semiHidden/>
    <w:rsid w:val="0029676C"/>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230015">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YNNCEY\Downloads\acsPageWide-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10C24-9186-4E63-B970-DA6BC5E75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 (1)</Template>
  <TotalTime>3</TotalTime>
  <Pages>8</Pages>
  <Words>8804</Words>
  <Characters>5018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887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YNNCEY</dc:creator>
  <cp:keywords/>
  <cp:lastModifiedBy>mike katz</cp:lastModifiedBy>
  <cp:revision>5</cp:revision>
  <cp:lastPrinted>2016-09-01T19:15:00Z</cp:lastPrinted>
  <dcterms:created xsi:type="dcterms:W3CDTF">2016-09-21T13:23:00Z</dcterms:created>
  <dcterms:modified xsi:type="dcterms:W3CDTF">2016-09-21T14:47:00Z</dcterms:modified>
</cp:coreProperties>
</file>